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7FCA" w:rsidRPr="0081294D" w:rsidRDefault="00B924D5" w:rsidP="00115F04">
      <w:pPr>
        <w:spacing w:after="120" w:line="276" w:lineRule="auto"/>
        <w:jc w:val="left"/>
        <w:rPr>
          <w:rFonts w:ascii="Arial" w:hAnsi="Arial" w:cs="Arial"/>
          <w:i/>
          <w:iCs/>
        </w:rPr>
      </w:pPr>
      <w:r w:rsidRPr="0081294D">
        <w:rPr>
          <w:rFonts w:ascii="Arial" w:hAnsi="Arial" w:cs="Arial"/>
          <w:i/>
          <w:iCs/>
          <w:noProof/>
        </w:rPr>
        <w:drawing>
          <wp:anchor distT="0" distB="0" distL="114300" distR="114300" simplePos="0" relativeHeight="251658240" behindDoc="1" locked="0" layoutInCell="1" allowOverlap="1" wp14:anchorId="200D82EB" wp14:editId="416447D7">
            <wp:simplePos x="0" y="0"/>
            <wp:positionH relativeFrom="column">
              <wp:posOffset>-457200</wp:posOffset>
            </wp:positionH>
            <wp:positionV relativeFrom="paragraph">
              <wp:posOffset>-964565</wp:posOffset>
            </wp:positionV>
            <wp:extent cx="7546340" cy="10717530"/>
            <wp:effectExtent l="0" t="0" r="0" b="7620"/>
            <wp:wrapTight wrapText="bothSides">
              <wp:wrapPolygon edited="0">
                <wp:start x="0" y="0"/>
                <wp:lineTo x="0" y="21577"/>
                <wp:lineTo x="21538" y="21577"/>
                <wp:lineTo x="21538" y="0"/>
                <wp:lineTo x="0" y="0"/>
              </wp:wrapPolygon>
            </wp:wrapTight>
            <wp:docPr id="5" name="Picture 5" descr="\\dog\printlive\Corporate\TESS-India\Covers\SS\ss-brain-storm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g\printlive\Corporate\TESS-India\Covers\SS\ss-brain-storming.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46340" cy="10717530"/>
                    </a:xfrm>
                    <a:prstGeom prst="rect">
                      <a:avLst/>
                    </a:prstGeom>
                    <a:noFill/>
                    <a:ln>
                      <a:noFill/>
                    </a:ln>
                  </pic:spPr>
                </pic:pic>
              </a:graphicData>
            </a:graphic>
          </wp:anchor>
        </w:drawing>
      </w:r>
    </w:p>
    <w:p w:rsidR="00A7370B" w:rsidRPr="0081294D" w:rsidRDefault="00477FCA" w:rsidP="00115F04">
      <w:pPr>
        <w:spacing w:after="120" w:line="276" w:lineRule="auto"/>
        <w:jc w:val="left"/>
        <w:rPr>
          <w:rFonts w:ascii="Arial" w:hAnsi="Arial" w:cs="Arial"/>
          <w:i/>
          <w:iCs/>
        </w:rPr>
      </w:pPr>
      <w:r w:rsidRPr="0081294D">
        <w:rPr>
          <w:rFonts w:ascii="Arial" w:hAnsi="Arial" w:cs="Arial"/>
          <w:i/>
          <w:iCs/>
        </w:rPr>
        <w:lastRenderedPageBreak/>
        <w:t>T</w:t>
      </w:r>
      <w:r w:rsidR="00A7370B" w:rsidRPr="0081294D">
        <w:rPr>
          <w:rFonts w:ascii="Arial" w:hAnsi="Arial" w:cs="Arial"/>
          <w:i/>
          <w:iCs/>
        </w:rPr>
        <w:t>ESS-India (</w:t>
      </w:r>
      <w:r w:rsidR="00A7370B" w:rsidRPr="0081294D">
        <w:rPr>
          <w:rFonts w:ascii="Arial" w:hAnsi="Arial" w:cs="Arial"/>
          <w:i/>
          <w:iCs/>
          <w:lang w:val="en-US"/>
        </w:rPr>
        <w:t>Teacher Education through School-based Support</w:t>
      </w:r>
      <w:r w:rsidR="00A7370B" w:rsidRPr="0081294D">
        <w:rPr>
          <w:rFonts w:ascii="Arial" w:hAnsi="Arial" w:cs="Arial"/>
          <w:i/>
          <w:iCs/>
        </w:rPr>
        <w:t>) aims to improve the classroom practices of elementary and secondary teachers in India through the provision of Open Educational Resources (OER</w:t>
      </w:r>
      <w:r w:rsidR="00933873" w:rsidRPr="0081294D">
        <w:rPr>
          <w:rFonts w:ascii="Arial" w:hAnsi="Arial" w:cs="Arial"/>
          <w:i/>
          <w:iCs/>
        </w:rPr>
        <w:t>s</w:t>
      </w:r>
      <w:r w:rsidR="00A7370B" w:rsidRPr="0081294D">
        <w:rPr>
          <w:rFonts w:ascii="Arial" w:hAnsi="Arial" w:cs="Arial"/>
          <w:i/>
          <w:iCs/>
        </w:rPr>
        <w:t>) to support</w:t>
      </w:r>
      <w:r w:rsidR="00CC3C32" w:rsidRPr="0081294D">
        <w:rPr>
          <w:rFonts w:ascii="Arial" w:hAnsi="Arial" w:cs="Arial"/>
          <w:i/>
          <w:iCs/>
        </w:rPr>
        <w:t xml:space="preserve"> teachers in developing student</w:t>
      </w:r>
      <w:r w:rsidR="00013D22" w:rsidRPr="0081294D">
        <w:rPr>
          <w:rFonts w:ascii="Arial" w:hAnsi="Arial" w:cs="Arial"/>
          <w:i/>
          <w:iCs/>
        </w:rPr>
        <w:t>-</w:t>
      </w:r>
      <w:r w:rsidR="00A7370B" w:rsidRPr="0081294D">
        <w:rPr>
          <w:rFonts w:ascii="Arial" w:hAnsi="Arial" w:cs="Arial"/>
          <w:i/>
          <w:iCs/>
        </w:rPr>
        <w:t>centred, participatory approaches. The TESS-India OER</w:t>
      </w:r>
      <w:r w:rsidR="00933873" w:rsidRPr="0081294D">
        <w:rPr>
          <w:rFonts w:ascii="Arial" w:hAnsi="Arial" w:cs="Arial"/>
          <w:i/>
          <w:iCs/>
        </w:rPr>
        <w:t>s provide</w:t>
      </w:r>
      <w:r w:rsidR="00A7370B" w:rsidRPr="0081294D">
        <w:rPr>
          <w:rFonts w:ascii="Arial" w:hAnsi="Arial" w:cs="Arial"/>
          <w:i/>
          <w:iCs/>
        </w:rPr>
        <w:t xml:space="preserve"> teachers with</w:t>
      </w:r>
      <w:r w:rsidR="005B0190" w:rsidRPr="0081294D">
        <w:rPr>
          <w:rFonts w:ascii="Arial" w:hAnsi="Arial" w:cs="Arial"/>
          <w:i/>
          <w:iCs/>
        </w:rPr>
        <w:t xml:space="preserve"> a companion to the school text</w:t>
      </w:r>
      <w:r w:rsidR="00A7370B" w:rsidRPr="0081294D">
        <w:rPr>
          <w:rFonts w:ascii="Arial" w:hAnsi="Arial" w:cs="Arial"/>
          <w:i/>
          <w:iCs/>
        </w:rPr>
        <w:t xml:space="preserve">book. They offer activities for teachers to try out in their classrooms with their students, together with case studies showing how other teachers have taught the topic and linked resources to support teachers in developing their lesson plans and subject knowledge. </w:t>
      </w:r>
    </w:p>
    <w:p w:rsidR="00A7370B" w:rsidRPr="0081294D" w:rsidRDefault="00A7370B" w:rsidP="00115F04">
      <w:pPr>
        <w:spacing w:after="120" w:line="276" w:lineRule="auto"/>
        <w:jc w:val="left"/>
        <w:rPr>
          <w:rFonts w:ascii="Arial" w:hAnsi="Arial" w:cs="Arial"/>
          <w:i/>
          <w:iCs/>
        </w:rPr>
      </w:pPr>
      <w:r w:rsidRPr="0081294D">
        <w:rPr>
          <w:rFonts w:ascii="Arial" w:hAnsi="Arial" w:cs="Arial"/>
          <w:i/>
          <w:iCs/>
        </w:rPr>
        <w:t>TESS-India OER</w:t>
      </w:r>
      <w:r w:rsidR="00933873" w:rsidRPr="0081294D">
        <w:rPr>
          <w:rFonts w:ascii="Arial" w:hAnsi="Arial" w:cs="Arial"/>
          <w:i/>
          <w:iCs/>
        </w:rPr>
        <w:t>s</w:t>
      </w:r>
      <w:r w:rsidRPr="0081294D">
        <w:rPr>
          <w:rFonts w:ascii="Arial" w:hAnsi="Arial" w:cs="Arial"/>
          <w:i/>
          <w:iCs/>
        </w:rPr>
        <w:t xml:space="preserve"> have been collaboratively written by Indian and international authors to address Indian curriculum and contexts and are available for online and print use (</w:t>
      </w:r>
      <w:hyperlink r:id="rId9" w:history="1">
        <w:r w:rsidR="00CD339D" w:rsidRPr="0081294D">
          <w:rPr>
            <w:rStyle w:val="Hyperlink"/>
            <w:rFonts w:ascii="Arial" w:hAnsi="Arial" w:cs="Arial"/>
            <w:i/>
            <w:iCs/>
          </w:rPr>
          <w:t>http://www.tess-india.edu.in/</w:t>
        </w:r>
      </w:hyperlink>
      <w:r w:rsidRPr="0081294D">
        <w:rPr>
          <w:rFonts w:ascii="Arial" w:hAnsi="Arial" w:cs="Arial"/>
          <w:i/>
          <w:iCs/>
        </w:rPr>
        <w:t>). The OER</w:t>
      </w:r>
      <w:r w:rsidR="00933873" w:rsidRPr="0081294D">
        <w:rPr>
          <w:rFonts w:ascii="Arial" w:hAnsi="Arial" w:cs="Arial"/>
          <w:i/>
          <w:iCs/>
        </w:rPr>
        <w:t>s</w:t>
      </w:r>
      <w:r w:rsidRPr="0081294D">
        <w:rPr>
          <w:rFonts w:ascii="Arial" w:hAnsi="Arial" w:cs="Arial"/>
          <w:i/>
          <w:iCs/>
        </w:rPr>
        <w:t xml:space="preserve"> are available in several versions, appropriate for each participating Indian state and users are invited to adapt and localise the OER</w:t>
      </w:r>
      <w:r w:rsidR="00933873" w:rsidRPr="0081294D">
        <w:rPr>
          <w:rFonts w:ascii="Arial" w:hAnsi="Arial" w:cs="Arial"/>
          <w:i/>
          <w:iCs/>
        </w:rPr>
        <w:t>s</w:t>
      </w:r>
      <w:r w:rsidRPr="0081294D">
        <w:rPr>
          <w:rFonts w:ascii="Arial" w:hAnsi="Arial" w:cs="Arial"/>
          <w:i/>
          <w:iCs/>
        </w:rPr>
        <w:t xml:space="preserve"> further to meet local needs and contexts.</w:t>
      </w:r>
    </w:p>
    <w:p w:rsidR="00B44EA4" w:rsidRPr="0081294D" w:rsidRDefault="00E2524F" w:rsidP="00115F04">
      <w:pPr>
        <w:spacing w:after="120" w:line="276" w:lineRule="auto"/>
        <w:jc w:val="left"/>
        <w:rPr>
          <w:rFonts w:ascii="Arial" w:hAnsi="Arial" w:cs="Arial"/>
          <w:i/>
          <w:iCs/>
          <w:lang w:val="en-US"/>
        </w:rPr>
      </w:pPr>
      <w:r>
        <w:rPr>
          <w:rFonts w:ascii="Arial" w:hAnsi="Arial" w:cs="Arial"/>
          <w:i/>
          <w:iCs/>
        </w:rPr>
        <w:t>TESS-India is led by The Open University UK and funded by UK aid from the UK government.</w:t>
      </w:r>
    </w:p>
    <w:p w:rsidR="00441D9F" w:rsidRPr="0081294D" w:rsidRDefault="00441D9F" w:rsidP="00115F04">
      <w:pPr>
        <w:spacing w:after="120" w:line="276" w:lineRule="auto"/>
        <w:jc w:val="left"/>
        <w:rPr>
          <w:rFonts w:ascii="Arial" w:hAnsi="Arial" w:cs="Arial"/>
          <w:i/>
        </w:rPr>
      </w:pPr>
      <w:r w:rsidRPr="0081294D">
        <w:rPr>
          <w:rFonts w:ascii="Arial" w:hAnsi="Arial" w:cs="Arial"/>
          <w:b/>
          <w:bCs/>
          <w:i/>
          <w:iCs/>
        </w:rPr>
        <w:t xml:space="preserve">Video resources </w:t>
      </w:r>
    </w:p>
    <w:p w:rsidR="00441D9F" w:rsidRPr="0081294D" w:rsidRDefault="00441D9F" w:rsidP="00115F04">
      <w:pPr>
        <w:spacing w:after="120" w:line="276" w:lineRule="auto"/>
        <w:jc w:val="left"/>
        <w:rPr>
          <w:rFonts w:ascii="Arial" w:hAnsi="Arial" w:cs="Arial"/>
          <w:i/>
        </w:rPr>
      </w:pPr>
      <w:r w:rsidRPr="0081294D">
        <w:rPr>
          <w:rFonts w:ascii="Arial" w:hAnsi="Arial" w:cs="Arial"/>
          <w:i/>
          <w:iCs/>
        </w:rPr>
        <w:t xml:space="preserve">Some of the activities in this unit are accompanied by the following icon: </w:t>
      </w:r>
      <w:r w:rsidRPr="0081294D">
        <w:rPr>
          <w:rFonts w:ascii="Arial" w:hAnsi="Arial" w:cs="Arial"/>
          <w:i/>
          <w:iCs/>
          <w:noProof/>
        </w:rPr>
        <w:drawing>
          <wp:inline distT="0" distB="0" distL="0" distR="0" wp14:anchorId="3F24CE1C" wp14:editId="0203DB32">
            <wp:extent cx="466667" cy="295238"/>
            <wp:effectExtent l="19050" t="0" r="0" b="0"/>
            <wp:docPr id="7" name="Picture 0" descr="vid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png"/>
                    <pic:cNvPicPr/>
                  </pic:nvPicPr>
                  <pic:blipFill>
                    <a:blip r:embed="rId10" cstate="print"/>
                    <a:stretch>
                      <a:fillRect/>
                    </a:stretch>
                  </pic:blipFill>
                  <pic:spPr>
                    <a:xfrm>
                      <a:off x="0" y="0"/>
                      <a:ext cx="466667" cy="295238"/>
                    </a:xfrm>
                    <a:prstGeom prst="rect">
                      <a:avLst/>
                    </a:prstGeom>
                  </pic:spPr>
                </pic:pic>
              </a:graphicData>
            </a:graphic>
          </wp:inline>
        </w:drawing>
      </w:r>
      <w:r w:rsidRPr="0081294D">
        <w:rPr>
          <w:rFonts w:ascii="Arial" w:hAnsi="Arial" w:cs="Arial"/>
          <w:i/>
          <w:iCs/>
        </w:rPr>
        <w:t xml:space="preserve">. This indicates that you will find it helpful to view the TESS-India video resources for the specified pedagogic theme. </w:t>
      </w:r>
    </w:p>
    <w:p w:rsidR="00441D9F" w:rsidRPr="0081294D" w:rsidRDefault="00441D9F" w:rsidP="00115F04">
      <w:pPr>
        <w:spacing w:after="120" w:line="276" w:lineRule="auto"/>
        <w:jc w:val="left"/>
        <w:rPr>
          <w:rFonts w:ascii="Arial" w:hAnsi="Arial" w:cs="Arial"/>
          <w:i/>
        </w:rPr>
      </w:pPr>
      <w:r w:rsidRPr="0081294D">
        <w:rPr>
          <w:rFonts w:ascii="Arial" w:hAnsi="Arial" w:cs="Arial"/>
          <w:i/>
          <w:iCs/>
        </w:rPr>
        <w:t xml:space="preserve">The TESS-India video resources illustrate key pedagogic techniques in a range of classroom contexts in India. We hope they will inspire you to experiment with similar practices. They are intended to complement and enhance your experience of working through the text-based units, but are not integral to them should you be unable to access them. </w:t>
      </w:r>
    </w:p>
    <w:p w:rsidR="00441D9F" w:rsidRPr="0081294D" w:rsidRDefault="00441D9F" w:rsidP="00115F04">
      <w:pPr>
        <w:spacing w:after="120" w:line="276" w:lineRule="auto"/>
        <w:jc w:val="left"/>
        <w:rPr>
          <w:rFonts w:ascii="Arial" w:hAnsi="Arial" w:cs="Arial"/>
          <w:i/>
        </w:rPr>
      </w:pPr>
      <w:r w:rsidRPr="0081294D">
        <w:rPr>
          <w:rFonts w:ascii="Arial" w:hAnsi="Arial" w:cs="Arial"/>
          <w:i/>
          <w:iCs/>
        </w:rPr>
        <w:t xml:space="preserve">TESS-India video resources may be viewed online or downloaded from the TESS-India website, </w:t>
      </w:r>
      <w:hyperlink r:id="rId11" w:tgtFrame="_blank" w:history="1">
        <w:r w:rsidRPr="0081294D">
          <w:rPr>
            <w:rStyle w:val="Hyperlink"/>
            <w:rFonts w:ascii="Arial" w:hAnsi="Arial" w:cs="Arial"/>
            <w:i/>
            <w:iCs/>
          </w:rPr>
          <w:t>http://www.tess-india.edu.in/</w:t>
        </w:r>
      </w:hyperlink>
      <w:r w:rsidRPr="0081294D">
        <w:rPr>
          <w:rFonts w:ascii="Arial" w:hAnsi="Arial" w:cs="Arial"/>
          <w:i/>
          <w:iCs/>
        </w:rPr>
        <w:t xml:space="preserve">). Alternatively, you may have access to these videos on a CD or memory card. </w:t>
      </w:r>
    </w:p>
    <w:p w:rsidR="00A7370B" w:rsidRPr="0081294D" w:rsidRDefault="00A7370B" w:rsidP="00115F04">
      <w:pPr>
        <w:spacing w:after="120" w:line="276" w:lineRule="auto"/>
        <w:jc w:val="left"/>
        <w:rPr>
          <w:rFonts w:ascii="Arial" w:hAnsi="Arial" w:cs="Arial"/>
          <w:i/>
        </w:rPr>
      </w:pPr>
    </w:p>
    <w:p w:rsidR="0019687D" w:rsidRPr="0081294D" w:rsidRDefault="0019687D" w:rsidP="00115F04">
      <w:pPr>
        <w:spacing w:after="120" w:line="276" w:lineRule="auto"/>
        <w:jc w:val="left"/>
        <w:rPr>
          <w:rFonts w:ascii="Arial" w:hAnsi="Arial" w:cs="Arial"/>
          <w:i/>
        </w:rPr>
      </w:pPr>
    </w:p>
    <w:p w:rsidR="00CB1D07" w:rsidRPr="0081294D" w:rsidRDefault="00CB1D07" w:rsidP="00115F04">
      <w:pPr>
        <w:spacing w:after="120" w:line="276" w:lineRule="auto"/>
        <w:jc w:val="left"/>
        <w:rPr>
          <w:rFonts w:ascii="Arial" w:hAnsi="Arial" w:cs="Arial"/>
          <w:i/>
        </w:rPr>
      </w:pPr>
    </w:p>
    <w:p w:rsidR="00CB1D07" w:rsidRPr="0081294D" w:rsidRDefault="00CB1D07" w:rsidP="00115F04">
      <w:pPr>
        <w:spacing w:after="120" w:line="276" w:lineRule="auto"/>
        <w:jc w:val="left"/>
        <w:rPr>
          <w:rFonts w:ascii="Arial" w:hAnsi="Arial" w:cs="Arial"/>
          <w:i/>
        </w:rPr>
      </w:pPr>
    </w:p>
    <w:p w:rsidR="00115F04" w:rsidRPr="0081294D" w:rsidRDefault="00115F04" w:rsidP="00115F04">
      <w:pPr>
        <w:spacing w:after="120" w:line="276" w:lineRule="auto"/>
        <w:jc w:val="left"/>
        <w:rPr>
          <w:rFonts w:ascii="Arial" w:hAnsi="Arial" w:cs="Arial"/>
          <w:i/>
        </w:rPr>
      </w:pPr>
    </w:p>
    <w:p w:rsidR="00CB1D07" w:rsidRPr="0081294D" w:rsidRDefault="00CB1D07" w:rsidP="00115F04">
      <w:pPr>
        <w:spacing w:after="120" w:line="276" w:lineRule="auto"/>
        <w:jc w:val="left"/>
        <w:rPr>
          <w:rFonts w:ascii="Arial" w:hAnsi="Arial" w:cs="Arial"/>
          <w:i/>
        </w:rPr>
      </w:pPr>
    </w:p>
    <w:p w:rsidR="00CB1D07" w:rsidRDefault="00CB1D07" w:rsidP="00115F04">
      <w:pPr>
        <w:spacing w:after="120" w:line="276" w:lineRule="auto"/>
        <w:jc w:val="left"/>
        <w:rPr>
          <w:rFonts w:ascii="Arial" w:hAnsi="Arial" w:cs="Arial"/>
          <w:i/>
        </w:rPr>
      </w:pPr>
    </w:p>
    <w:p w:rsidR="0081294D" w:rsidRDefault="0081294D" w:rsidP="00115F04">
      <w:pPr>
        <w:spacing w:after="120" w:line="276" w:lineRule="auto"/>
        <w:jc w:val="left"/>
        <w:rPr>
          <w:rFonts w:ascii="Arial" w:hAnsi="Arial" w:cs="Arial"/>
          <w:i/>
        </w:rPr>
      </w:pPr>
    </w:p>
    <w:p w:rsidR="0081294D" w:rsidRDefault="0081294D" w:rsidP="00115F04">
      <w:pPr>
        <w:spacing w:after="120" w:line="276" w:lineRule="auto"/>
        <w:jc w:val="left"/>
        <w:rPr>
          <w:rFonts w:ascii="Arial" w:hAnsi="Arial" w:cs="Arial"/>
          <w:i/>
        </w:rPr>
      </w:pPr>
    </w:p>
    <w:p w:rsidR="0081294D" w:rsidRDefault="0081294D" w:rsidP="00115F04">
      <w:pPr>
        <w:spacing w:after="120" w:line="276" w:lineRule="auto"/>
        <w:jc w:val="left"/>
        <w:rPr>
          <w:rFonts w:ascii="Arial" w:hAnsi="Arial" w:cs="Arial"/>
          <w:i/>
        </w:rPr>
      </w:pPr>
    </w:p>
    <w:p w:rsidR="00CB1D07" w:rsidRPr="0081294D" w:rsidRDefault="00CB1D07" w:rsidP="00115F04">
      <w:pPr>
        <w:spacing w:after="120" w:line="276" w:lineRule="auto"/>
        <w:jc w:val="left"/>
        <w:rPr>
          <w:rFonts w:ascii="Arial" w:hAnsi="Arial" w:cs="Arial"/>
          <w:i/>
        </w:rPr>
      </w:pPr>
    </w:p>
    <w:p w:rsidR="00477FCA" w:rsidRPr="0081294D" w:rsidRDefault="00477FCA" w:rsidP="00115F04">
      <w:pPr>
        <w:spacing w:after="120" w:line="276" w:lineRule="auto"/>
        <w:jc w:val="left"/>
        <w:rPr>
          <w:rFonts w:ascii="Arial" w:hAnsi="Arial" w:cs="Arial"/>
          <w:i/>
        </w:rPr>
      </w:pPr>
    </w:p>
    <w:p w:rsidR="00477FCA" w:rsidRPr="0081294D" w:rsidRDefault="00477FCA" w:rsidP="00115F04">
      <w:pPr>
        <w:spacing w:after="120" w:line="276" w:lineRule="auto"/>
        <w:jc w:val="left"/>
        <w:rPr>
          <w:rFonts w:ascii="Arial" w:hAnsi="Arial" w:cs="Arial"/>
          <w:i/>
        </w:rPr>
      </w:pPr>
    </w:p>
    <w:p w:rsidR="00013D22" w:rsidRPr="0081294D" w:rsidRDefault="00013D22" w:rsidP="00115F04">
      <w:pPr>
        <w:spacing w:after="120" w:line="276" w:lineRule="auto"/>
        <w:jc w:val="left"/>
        <w:rPr>
          <w:rFonts w:ascii="Arial" w:hAnsi="Arial" w:cs="Arial"/>
          <w:i/>
        </w:rPr>
      </w:pPr>
    </w:p>
    <w:p w:rsidR="00013D22" w:rsidRPr="0081294D" w:rsidRDefault="00013D22" w:rsidP="00115F04">
      <w:pPr>
        <w:spacing w:after="120" w:line="276" w:lineRule="auto"/>
        <w:jc w:val="left"/>
        <w:rPr>
          <w:rFonts w:ascii="Arial" w:hAnsi="Arial" w:cs="Arial"/>
          <w:i/>
        </w:rPr>
      </w:pPr>
    </w:p>
    <w:p w:rsidR="00013D22" w:rsidRPr="0081294D" w:rsidRDefault="00013D22" w:rsidP="00115F04">
      <w:pPr>
        <w:spacing w:after="120" w:line="276" w:lineRule="auto"/>
        <w:jc w:val="left"/>
        <w:rPr>
          <w:rFonts w:ascii="Arial" w:hAnsi="Arial" w:cs="Arial"/>
          <w:i/>
        </w:rPr>
      </w:pPr>
    </w:p>
    <w:p w:rsidR="00B44EA4" w:rsidRPr="0081294D" w:rsidRDefault="00B44EA4" w:rsidP="00115F04">
      <w:pPr>
        <w:spacing w:after="120" w:line="276" w:lineRule="auto"/>
        <w:jc w:val="left"/>
        <w:rPr>
          <w:rFonts w:ascii="Arial" w:hAnsi="Arial" w:cs="Arial"/>
          <w:i/>
        </w:rPr>
      </w:pPr>
      <w:r w:rsidRPr="0081294D">
        <w:rPr>
          <w:rFonts w:ascii="Arial" w:hAnsi="Arial" w:cs="Arial"/>
          <w:i/>
        </w:rPr>
        <w:t>Version 2.0</w:t>
      </w:r>
      <w:r w:rsidR="006E5559" w:rsidRPr="0081294D">
        <w:rPr>
          <w:rFonts w:ascii="Arial" w:hAnsi="Arial" w:cs="Arial"/>
          <w:i/>
        </w:rPr>
        <w:t xml:space="preserve"> </w:t>
      </w:r>
      <w:r w:rsidR="006E5559" w:rsidRPr="0081294D">
        <w:rPr>
          <w:rFonts w:ascii="Arial" w:hAnsi="Arial" w:cs="Arial"/>
          <w:i/>
        </w:rPr>
        <w:tab/>
        <w:t>SS11v1</w:t>
      </w:r>
    </w:p>
    <w:p w:rsidR="00013D22" w:rsidRPr="0081294D" w:rsidRDefault="00E2524F" w:rsidP="00115F04">
      <w:pPr>
        <w:spacing w:after="120" w:line="276" w:lineRule="auto"/>
        <w:jc w:val="left"/>
        <w:rPr>
          <w:rFonts w:ascii="Arial" w:hAnsi="Arial" w:cs="Arial"/>
          <w:i/>
        </w:rPr>
      </w:pPr>
      <w:r>
        <w:rPr>
          <w:rFonts w:ascii="Arial" w:hAnsi="Arial" w:cs="Arial"/>
          <w:i/>
        </w:rPr>
        <w:t>All India - English</w:t>
      </w:r>
      <w:bookmarkStart w:id="0" w:name="_GoBack"/>
      <w:bookmarkEnd w:id="0"/>
    </w:p>
    <w:p w:rsidR="00933873" w:rsidRPr="0081294D" w:rsidRDefault="00B44EA4" w:rsidP="00115F04">
      <w:pPr>
        <w:spacing w:after="120" w:line="276" w:lineRule="auto"/>
        <w:jc w:val="left"/>
        <w:rPr>
          <w:rStyle w:val="Hyperlink"/>
          <w:rFonts w:ascii="Arial" w:eastAsia="Arial Unicode MS" w:hAnsi="Arial" w:cs="Arial"/>
          <w:i/>
          <w:iCs/>
        </w:rPr>
      </w:pPr>
      <w:r w:rsidRPr="0081294D">
        <w:rPr>
          <w:rFonts w:ascii="Arial" w:hAnsi="Arial" w:cs="Arial"/>
          <w:i/>
        </w:rPr>
        <w:t xml:space="preserve">Except for third party materials and otherwise stated, this content is made available under a Creative Commons Attribution-ShareAlike </w:t>
      </w:r>
      <w:r w:rsidRPr="0081294D">
        <w:rPr>
          <w:rFonts w:ascii="Arial" w:hAnsi="Arial" w:cs="Arial"/>
          <w:i/>
          <w:szCs w:val="22"/>
        </w:rPr>
        <w:t xml:space="preserve">licence: </w:t>
      </w:r>
      <w:hyperlink r:id="rId12" w:history="1">
        <w:r w:rsidRPr="0081294D">
          <w:rPr>
            <w:rStyle w:val="Hyperlink"/>
            <w:rFonts w:ascii="Arial" w:eastAsia="Arial Unicode MS" w:hAnsi="Arial" w:cs="Arial"/>
            <w:i/>
            <w:iCs/>
          </w:rPr>
          <w:t>http://creativecommons.org/licenses/by-sa/3.0/</w:t>
        </w:r>
      </w:hyperlink>
    </w:p>
    <w:p w:rsidR="005B0190" w:rsidRPr="0081294D" w:rsidRDefault="005B0190" w:rsidP="00115F04">
      <w:pPr>
        <w:spacing w:after="120" w:line="276" w:lineRule="auto"/>
        <w:jc w:val="left"/>
        <w:rPr>
          <w:rStyle w:val="Hyperlink"/>
          <w:rFonts w:ascii="Arial" w:eastAsia="Arial Unicode MS" w:hAnsi="Arial" w:cs="Arial"/>
          <w:i/>
          <w:color w:val="auto"/>
          <w:sz w:val="24"/>
        </w:rPr>
        <w:sectPr w:rsidR="005B0190" w:rsidRPr="0081294D" w:rsidSect="0019687D">
          <w:headerReference w:type="default" r:id="rId13"/>
          <w:footerReference w:type="even" r:id="rId14"/>
          <w:footerReference w:type="default" r:id="rId15"/>
          <w:pgSz w:w="11907" w:h="16839" w:code="9"/>
          <w:pgMar w:top="720" w:right="720" w:bottom="720" w:left="720" w:header="720" w:footer="216" w:gutter="0"/>
          <w:pgNumType w:start="1"/>
          <w:cols w:space="720"/>
          <w:docGrid w:linePitch="360" w:charSpace="36864"/>
        </w:sectPr>
      </w:pPr>
    </w:p>
    <w:p w:rsidR="00FE6233" w:rsidRPr="0081294D" w:rsidRDefault="00FE6233" w:rsidP="00115F04">
      <w:pPr>
        <w:pStyle w:val="Heading1"/>
        <w:spacing w:before="120" w:after="120" w:line="276" w:lineRule="auto"/>
        <w:jc w:val="left"/>
        <w:rPr>
          <w:rFonts w:ascii="Arial" w:hAnsi="Arial" w:cs="Arial"/>
        </w:rPr>
      </w:pPr>
      <w:bookmarkStart w:id="1" w:name="_Toc387394868"/>
      <w:r w:rsidRPr="0081294D">
        <w:rPr>
          <w:rFonts w:ascii="Arial" w:hAnsi="Arial" w:cs="Arial"/>
        </w:rPr>
        <w:lastRenderedPageBreak/>
        <w:t>What this unit is about</w:t>
      </w:r>
      <w:bookmarkEnd w:id="1"/>
    </w:p>
    <w:p w:rsidR="00FE6233" w:rsidRPr="0081294D" w:rsidRDefault="00FE6233" w:rsidP="00115F04">
      <w:pPr>
        <w:spacing w:after="120" w:line="276" w:lineRule="auto"/>
        <w:jc w:val="left"/>
        <w:rPr>
          <w:rFonts w:ascii="Arial" w:hAnsi="Arial" w:cs="Arial"/>
        </w:rPr>
      </w:pPr>
      <w:r w:rsidRPr="0081294D">
        <w:rPr>
          <w:rFonts w:ascii="Arial" w:hAnsi="Arial" w:cs="Arial"/>
        </w:rPr>
        <w:t>This unit will introduce you to a classroom technique called brainstorming.</w:t>
      </w:r>
    </w:p>
    <w:p w:rsidR="00FE6233" w:rsidRPr="0081294D" w:rsidRDefault="00FE6233" w:rsidP="00115F04">
      <w:pPr>
        <w:spacing w:after="120" w:line="276" w:lineRule="auto"/>
        <w:jc w:val="left"/>
        <w:rPr>
          <w:rFonts w:ascii="Arial" w:hAnsi="Arial" w:cs="Arial"/>
        </w:rPr>
      </w:pPr>
      <w:r w:rsidRPr="0081294D">
        <w:rPr>
          <w:rFonts w:ascii="Arial" w:hAnsi="Arial" w:cs="Arial"/>
        </w:rPr>
        <w:t xml:space="preserve">Brainstorming involves collecting ideas from your students. It is a simple technique that allows students to think creatively and freely and without inhibitions. An initial </w:t>
      </w:r>
      <w:r w:rsidR="0073572B" w:rsidRPr="0081294D">
        <w:rPr>
          <w:rFonts w:ascii="Arial" w:hAnsi="Arial" w:cs="Arial"/>
        </w:rPr>
        <w:t>‘</w:t>
      </w:r>
      <w:r w:rsidRPr="0081294D">
        <w:rPr>
          <w:rFonts w:ascii="Arial" w:hAnsi="Arial" w:cs="Arial"/>
        </w:rPr>
        <w:t>prompt</w:t>
      </w:r>
      <w:r w:rsidR="0073572B" w:rsidRPr="0081294D">
        <w:rPr>
          <w:rFonts w:ascii="Arial" w:hAnsi="Arial" w:cs="Arial"/>
        </w:rPr>
        <w:t>’</w:t>
      </w:r>
      <w:r w:rsidRPr="0081294D">
        <w:rPr>
          <w:rFonts w:ascii="Arial" w:hAnsi="Arial" w:cs="Arial"/>
        </w:rPr>
        <w:t xml:space="preserve"> is used as a stimulus and then students are encouraged to contribute ideas that are associated with that prompt.</w:t>
      </w:r>
    </w:p>
    <w:p w:rsidR="00FE6233" w:rsidRPr="0081294D" w:rsidRDefault="00FE6233" w:rsidP="00115F04">
      <w:pPr>
        <w:spacing w:after="120" w:line="276" w:lineRule="auto"/>
        <w:jc w:val="left"/>
        <w:rPr>
          <w:rFonts w:ascii="Arial" w:hAnsi="Arial" w:cs="Arial"/>
        </w:rPr>
      </w:pPr>
      <w:r w:rsidRPr="0081294D">
        <w:rPr>
          <w:rFonts w:ascii="Arial" w:hAnsi="Arial" w:cs="Arial"/>
        </w:rPr>
        <w:t xml:space="preserve">It works because during the process there are no criticisms or judgements made of </w:t>
      </w:r>
      <w:r w:rsidR="00AC5BD9" w:rsidRPr="0081294D">
        <w:rPr>
          <w:rFonts w:ascii="Arial" w:hAnsi="Arial" w:cs="Arial"/>
        </w:rPr>
        <w:t>your</w:t>
      </w:r>
      <w:r w:rsidRPr="0081294D">
        <w:rPr>
          <w:rFonts w:ascii="Arial" w:hAnsi="Arial" w:cs="Arial"/>
        </w:rPr>
        <w:t xml:space="preserve"> students</w:t>
      </w:r>
      <w:r w:rsidR="0073572B" w:rsidRPr="0081294D">
        <w:rPr>
          <w:rFonts w:ascii="Arial" w:hAnsi="Arial" w:cs="Arial"/>
        </w:rPr>
        <w:t>’</w:t>
      </w:r>
      <w:r w:rsidRPr="0081294D">
        <w:rPr>
          <w:rFonts w:ascii="Arial" w:hAnsi="Arial" w:cs="Arial"/>
        </w:rPr>
        <w:t xml:space="preserve"> suggestions. This has the effect of making students feel that they can offer all the ideas that they think of</w:t>
      </w:r>
      <w:r w:rsidR="003E607C" w:rsidRPr="0081294D">
        <w:rPr>
          <w:rFonts w:ascii="Arial" w:hAnsi="Arial" w:cs="Arial"/>
        </w:rPr>
        <w:t>,</w:t>
      </w:r>
      <w:r w:rsidRPr="0081294D">
        <w:rPr>
          <w:rFonts w:ascii="Arial" w:hAnsi="Arial" w:cs="Arial"/>
        </w:rPr>
        <w:t xml:space="preserve"> however wild, wrong, silly or unconnected they seem. Rather, they can simply open their minds to whatever thoughts occur to them in a free-association process.</w:t>
      </w:r>
    </w:p>
    <w:p w:rsidR="00FE6233" w:rsidRPr="0081294D" w:rsidRDefault="00FE6233" w:rsidP="00115F04">
      <w:pPr>
        <w:spacing w:after="120" w:line="276" w:lineRule="auto"/>
        <w:jc w:val="left"/>
        <w:rPr>
          <w:rFonts w:ascii="Arial" w:hAnsi="Arial" w:cs="Arial"/>
        </w:rPr>
      </w:pPr>
      <w:r w:rsidRPr="0081294D">
        <w:rPr>
          <w:rFonts w:ascii="Arial" w:hAnsi="Arial" w:cs="Arial"/>
        </w:rPr>
        <w:t xml:space="preserve">It is these so-called </w:t>
      </w:r>
      <w:r w:rsidR="0073572B" w:rsidRPr="0081294D">
        <w:rPr>
          <w:rFonts w:ascii="Arial" w:hAnsi="Arial" w:cs="Arial"/>
        </w:rPr>
        <w:t>‘</w:t>
      </w:r>
      <w:r w:rsidRPr="0081294D">
        <w:rPr>
          <w:rFonts w:ascii="Arial" w:hAnsi="Arial" w:cs="Arial"/>
        </w:rPr>
        <w:t>wild-card</w:t>
      </w:r>
      <w:r w:rsidR="0073572B" w:rsidRPr="0081294D">
        <w:rPr>
          <w:rFonts w:ascii="Arial" w:hAnsi="Arial" w:cs="Arial"/>
        </w:rPr>
        <w:t>’</w:t>
      </w:r>
      <w:r w:rsidRPr="0081294D">
        <w:rPr>
          <w:rFonts w:ascii="Arial" w:hAnsi="Arial" w:cs="Arial"/>
        </w:rPr>
        <w:t xml:space="preserve"> ideas that are the seeds of creative thinking. They will often set off a train of thought that leads to an unusual, or new or imaginative answer. Better still, they may link otherwise unconnected concepts or subjects. Some of the suggestions that students will generate will not be useful, but that is OK.</w:t>
      </w:r>
    </w:p>
    <w:p w:rsidR="00FE6233" w:rsidRPr="0081294D" w:rsidRDefault="00FE6233" w:rsidP="00115F04">
      <w:pPr>
        <w:spacing w:after="120" w:line="276" w:lineRule="auto"/>
        <w:jc w:val="left"/>
        <w:rPr>
          <w:rFonts w:ascii="Arial" w:hAnsi="Arial" w:cs="Arial"/>
        </w:rPr>
      </w:pPr>
      <w:r w:rsidRPr="0081294D">
        <w:rPr>
          <w:rFonts w:ascii="Arial" w:hAnsi="Arial" w:cs="Arial"/>
        </w:rPr>
        <w:t>In the first stage of the process, all ideas are acceptable and should be written down by one person. Brainstorming can involve a pair of students, a group of students or the whole class, and the prompt should be open-ended to encourage a wide range of ideas.</w:t>
      </w:r>
    </w:p>
    <w:p w:rsidR="00FE6233" w:rsidRPr="0081294D" w:rsidRDefault="00FE6233" w:rsidP="00115F04">
      <w:pPr>
        <w:spacing w:after="120" w:line="276" w:lineRule="auto"/>
        <w:jc w:val="left"/>
        <w:rPr>
          <w:rFonts w:ascii="Arial" w:hAnsi="Arial" w:cs="Arial"/>
        </w:rPr>
      </w:pPr>
      <w:r w:rsidRPr="0081294D">
        <w:rPr>
          <w:rFonts w:ascii="Arial" w:hAnsi="Arial" w:cs="Arial"/>
        </w:rPr>
        <w:t>Once all the ideas have been collected, they can then be used in many different ways to support further learning. This unit will help you to learn how to run a brainstorming session and to use the ideas from the brainstorming session to inform your teaching.</w:t>
      </w:r>
    </w:p>
    <w:p w:rsidR="00FE6233" w:rsidRPr="0081294D" w:rsidRDefault="00FE6233" w:rsidP="00115F04">
      <w:pPr>
        <w:spacing w:after="120" w:line="276" w:lineRule="auto"/>
        <w:jc w:val="left"/>
        <w:rPr>
          <w:rFonts w:ascii="Arial" w:hAnsi="Arial" w:cs="Arial"/>
        </w:rPr>
      </w:pPr>
      <w:r w:rsidRPr="0081294D">
        <w:rPr>
          <w:rFonts w:ascii="Arial" w:hAnsi="Arial" w:cs="Arial"/>
        </w:rPr>
        <w:t xml:space="preserve">The examples in this unit are drawn from the Class IX topic </w:t>
      </w:r>
      <w:r w:rsidR="0073572B" w:rsidRPr="0081294D">
        <w:rPr>
          <w:rFonts w:ascii="Arial" w:hAnsi="Arial" w:cs="Arial"/>
        </w:rPr>
        <w:t>‘</w:t>
      </w:r>
      <w:r w:rsidRPr="0081294D">
        <w:rPr>
          <w:rFonts w:ascii="Arial" w:hAnsi="Arial" w:cs="Arial"/>
        </w:rPr>
        <w:t>Force and laws of motion</w:t>
      </w:r>
      <w:r w:rsidR="0073572B" w:rsidRPr="0081294D">
        <w:rPr>
          <w:rFonts w:ascii="Arial" w:hAnsi="Arial" w:cs="Arial"/>
        </w:rPr>
        <w:t>’</w:t>
      </w:r>
      <w:r w:rsidRPr="0081294D">
        <w:rPr>
          <w:rFonts w:ascii="Arial" w:hAnsi="Arial" w:cs="Arial"/>
        </w:rPr>
        <w:t>, but brainstorming is a technique that can be used across the entire science curriculum.</w:t>
      </w:r>
      <w:r w:rsidR="000D7E05" w:rsidRPr="0081294D">
        <w:rPr>
          <w:rFonts w:ascii="Arial" w:hAnsi="Arial" w:cs="Arial"/>
        </w:rPr>
        <w:t xml:space="preserve"> It can also be used in association with other techniques such as mind mapping or project work.</w:t>
      </w:r>
    </w:p>
    <w:p w:rsidR="00FE6233" w:rsidRPr="0081294D" w:rsidRDefault="00FE6233" w:rsidP="00115F04">
      <w:pPr>
        <w:pStyle w:val="Heading1"/>
        <w:spacing w:before="120" w:after="120" w:line="276" w:lineRule="auto"/>
        <w:jc w:val="left"/>
        <w:rPr>
          <w:rFonts w:ascii="Arial" w:hAnsi="Arial" w:cs="Arial"/>
        </w:rPr>
      </w:pPr>
      <w:bookmarkStart w:id="2" w:name="_Toc387394869"/>
      <w:r w:rsidRPr="0081294D">
        <w:rPr>
          <w:rFonts w:ascii="Arial" w:hAnsi="Arial" w:cs="Arial"/>
        </w:rPr>
        <w:t>What you can learn in this unit</w:t>
      </w:r>
      <w:bookmarkEnd w:id="2"/>
    </w:p>
    <w:p w:rsidR="00FE6233" w:rsidRPr="0081294D" w:rsidRDefault="0019687D" w:rsidP="00115F04">
      <w:pPr>
        <w:pStyle w:val="ListParagraph"/>
        <w:numPr>
          <w:ilvl w:val="0"/>
          <w:numId w:val="12"/>
        </w:numPr>
        <w:spacing w:after="120" w:line="276" w:lineRule="auto"/>
        <w:ind w:left="714" w:hanging="357"/>
        <w:jc w:val="left"/>
        <w:rPr>
          <w:rFonts w:ascii="Arial" w:hAnsi="Arial" w:cs="Arial"/>
        </w:rPr>
      </w:pPr>
      <w:r w:rsidRPr="0081294D">
        <w:rPr>
          <w:rFonts w:ascii="Arial" w:hAnsi="Arial" w:cs="Arial"/>
        </w:rPr>
        <w:t xml:space="preserve">How </w:t>
      </w:r>
      <w:r w:rsidR="00FE6233" w:rsidRPr="0081294D">
        <w:rPr>
          <w:rFonts w:ascii="Arial" w:hAnsi="Arial" w:cs="Arial"/>
        </w:rPr>
        <w:t>to run a brainstorming activity with your students</w:t>
      </w:r>
      <w:r w:rsidRPr="0081294D">
        <w:rPr>
          <w:rFonts w:ascii="Arial" w:hAnsi="Arial" w:cs="Arial"/>
          <w:lang w:val="en-GB"/>
        </w:rPr>
        <w:t>.</w:t>
      </w:r>
    </w:p>
    <w:p w:rsidR="00FE6233" w:rsidRPr="0081294D" w:rsidRDefault="0019687D" w:rsidP="00115F04">
      <w:pPr>
        <w:pStyle w:val="ListParagraph"/>
        <w:numPr>
          <w:ilvl w:val="0"/>
          <w:numId w:val="12"/>
        </w:numPr>
        <w:spacing w:after="120" w:line="276" w:lineRule="auto"/>
        <w:ind w:left="714" w:hanging="357"/>
        <w:jc w:val="left"/>
        <w:rPr>
          <w:rFonts w:ascii="Arial" w:hAnsi="Arial" w:cs="Arial"/>
        </w:rPr>
      </w:pPr>
      <w:r w:rsidRPr="0081294D">
        <w:rPr>
          <w:rFonts w:ascii="Arial" w:hAnsi="Arial" w:cs="Arial"/>
        </w:rPr>
        <w:t xml:space="preserve">How </w:t>
      </w:r>
      <w:r w:rsidR="00FE6233" w:rsidRPr="0081294D">
        <w:rPr>
          <w:rFonts w:ascii="Arial" w:hAnsi="Arial" w:cs="Arial"/>
        </w:rPr>
        <w:t>choose a suitable prompt for a brainstorm</w:t>
      </w:r>
      <w:r w:rsidRPr="0081294D">
        <w:rPr>
          <w:rFonts w:ascii="Arial" w:hAnsi="Arial" w:cs="Arial"/>
          <w:lang w:val="en-GB"/>
        </w:rPr>
        <w:t>.</w:t>
      </w:r>
    </w:p>
    <w:p w:rsidR="00FE6233" w:rsidRPr="0081294D" w:rsidRDefault="0019687D" w:rsidP="00115F04">
      <w:pPr>
        <w:pStyle w:val="ListParagraph"/>
        <w:numPr>
          <w:ilvl w:val="0"/>
          <w:numId w:val="12"/>
        </w:numPr>
        <w:spacing w:after="120" w:line="276" w:lineRule="auto"/>
        <w:ind w:left="714" w:hanging="357"/>
        <w:jc w:val="left"/>
        <w:rPr>
          <w:rFonts w:ascii="Arial" w:hAnsi="Arial" w:cs="Arial"/>
        </w:rPr>
      </w:pPr>
      <w:r w:rsidRPr="0081294D">
        <w:rPr>
          <w:rFonts w:ascii="Arial" w:hAnsi="Arial" w:cs="Arial"/>
        </w:rPr>
        <w:t xml:space="preserve">How </w:t>
      </w:r>
      <w:r w:rsidR="00FE6233" w:rsidRPr="0081294D">
        <w:rPr>
          <w:rFonts w:ascii="Arial" w:hAnsi="Arial" w:cs="Arial"/>
        </w:rPr>
        <w:t>to use the results of a brainstorming session to support further learning.</w:t>
      </w:r>
    </w:p>
    <w:p w:rsidR="00FE6233" w:rsidRPr="0081294D" w:rsidRDefault="00FE6233" w:rsidP="00115F04">
      <w:pPr>
        <w:pStyle w:val="Heading1"/>
        <w:spacing w:before="120" w:after="120" w:line="276" w:lineRule="auto"/>
        <w:jc w:val="left"/>
        <w:rPr>
          <w:rFonts w:ascii="Arial" w:hAnsi="Arial" w:cs="Arial"/>
        </w:rPr>
      </w:pPr>
      <w:bookmarkStart w:id="3" w:name="section__learningoutcomes"/>
      <w:bookmarkStart w:id="4" w:name="_Toc387394870"/>
      <w:bookmarkEnd w:id="3"/>
      <w:r w:rsidRPr="0081294D">
        <w:rPr>
          <w:rFonts w:ascii="Arial" w:hAnsi="Arial" w:cs="Arial"/>
        </w:rPr>
        <w:t>Why this approach is important</w:t>
      </w:r>
      <w:bookmarkEnd w:id="4"/>
    </w:p>
    <w:p w:rsidR="00FE6233" w:rsidRPr="0081294D" w:rsidRDefault="00FE6233" w:rsidP="00115F04">
      <w:pPr>
        <w:spacing w:after="120" w:line="276" w:lineRule="auto"/>
        <w:jc w:val="left"/>
        <w:rPr>
          <w:rFonts w:ascii="Arial" w:hAnsi="Arial" w:cs="Arial"/>
        </w:rPr>
      </w:pPr>
      <w:r w:rsidRPr="0081294D">
        <w:rPr>
          <w:rFonts w:ascii="Arial" w:hAnsi="Arial" w:cs="Arial"/>
        </w:rPr>
        <w:t>Brainstorming allows you to find out lots of things about your students. By listening carefully to their ideas</w:t>
      </w:r>
      <w:r w:rsidR="0019687D" w:rsidRPr="0081294D">
        <w:rPr>
          <w:rFonts w:ascii="Arial" w:hAnsi="Arial" w:cs="Arial"/>
        </w:rPr>
        <w:t>,</w:t>
      </w:r>
      <w:r w:rsidRPr="0081294D">
        <w:rPr>
          <w:rFonts w:ascii="Arial" w:hAnsi="Arial" w:cs="Arial"/>
        </w:rPr>
        <w:t xml:space="preserve"> you will find out what they already know about a topic you are about to teach, what they remember about something you have just taught, how they might approach a problem, and what things are important to them. It also provides an opportunity for them to think creatively and to make connections between ideas and topics.</w:t>
      </w:r>
    </w:p>
    <w:p w:rsidR="00FE6233" w:rsidRPr="0081294D" w:rsidRDefault="00FE6233" w:rsidP="00115F04">
      <w:pPr>
        <w:spacing w:after="120" w:line="276" w:lineRule="auto"/>
        <w:jc w:val="left"/>
        <w:rPr>
          <w:rFonts w:ascii="Arial" w:hAnsi="Arial" w:cs="Arial"/>
        </w:rPr>
      </w:pPr>
      <w:r w:rsidRPr="0081294D">
        <w:rPr>
          <w:rFonts w:ascii="Arial" w:hAnsi="Arial" w:cs="Arial"/>
        </w:rPr>
        <w:t xml:space="preserve">Fast-growing economies need people who can think creatively and solve problems. Students who can think creatively are considered to be desirable employees. Creativity is not just about remembering, but also applying knowledge. It is about suggesting, extending and offering alternatives. It is about making links between different topics and subjects. </w:t>
      </w:r>
    </w:p>
    <w:p w:rsidR="00FE6233" w:rsidRPr="0081294D" w:rsidRDefault="00FE6233" w:rsidP="00115F04">
      <w:pPr>
        <w:spacing w:after="120" w:line="276" w:lineRule="auto"/>
        <w:jc w:val="left"/>
        <w:rPr>
          <w:rFonts w:ascii="Arial" w:hAnsi="Arial" w:cs="Arial"/>
        </w:rPr>
      </w:pPr>
      <w:r w:rsidRPr="0081294D">
        <w:rPr>
          <w:rFonts w:ascii="Arial" w:hAnsi="Arial" w:cs="Arial"/>
        </w:rPr>
        <w:t>For students to be creative thinkers they need to be encouraged to think differently to produce original ideas. It is really important that they need to feel safe that these ideas will be welcomed and openly received.</w:t>
      </w:r>
    </w:p>
    <w:p w:rsidR="00FE6233" w:rsidRPr="0081294D" w:rsidRDefault="00FE6233" w:rsidP="00115F04">
      <w:pPr>
        <w:spacing w:after="120" w:line="276" w:lineRule="auto"/>
        <w:jc w:val="left"/>
        <w:rPr>
          <w:rFonts w:ascii="Arial" w:hAnsi="Arial" w:cs="Arial"/>
        </w:rPr>
      </w:pPr>
      <w:r w:rsidRPr="0081294D">
        <w:rPr>
          <w:rFonts w:ascii="Arial" w:hAnsi="Arial" w:cs="Arial"/>
        </w:rPr>
        <w:t>Brainstorming</w:t>
      </w:r>
      <w:r w:rsidR="0073572B" w:rsidRPr="0081294D">
        <w:rPr>
          <w:rFonts w:ascii="Arial" w:hAnsi="Arial" w:cs="Arial"/>
        </w:rPr>
        <w:t>’</w:t>
      </w:r>
      <w:r w:rsidRPr="0081294D">
        <w:rPr>
          <w:rFonts w:ascii="Arial" w:hAnsi="Arial" w:cs="Arial"/>
        </w:rPr>
        <w:t>s main benefit is that it develops creative thinking skills in you and your students. Figure 1 illustrates the other benefits that brainstorming can bring into your classroom.</w:t>
      </w:r>
    </w:p>
    <w:p w:rsidR="00A123B4" w:rsidRPr="0081294D" w:rsidRDefault="005F3AD3" w:rsidP="00115F04">
      <w:pPr>
        <w:spacing w:after="120" w:line="276" w:lineRule="auto"/>
        <w:jc w:val="center"/>
        <w:rPr>
          <w:rFonts w:ascii="Arial" w:hAnsi="Arial" w:cs="Arial"/>
          <w:b/>
        </w:rPr>
      </w:pPr>
      <w:r w:rsidRPr="0081294D">
        <w:rPr>
          <w:rFonts w:ascii="Arial" w:hAnsi="Arial" w:cs="Arial"/>
          <w:b/>
          <w:noProof/>
        </w:rPr>
        <w:lastRenderedPageBreak/>
        <w:drawing>
          <wp:inline distT="0" distB="0" distL="0" distR="0" wp14:anchorId="68FCCA87" wp14:editId="44F2942E">
            <wp:extent cx="3604591" cy="347108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_ub_fig001.png"/>
                    <pic:cNvPicPr/>
                  </pic:nvPicPr>
                  <pic:blipFill rotWithShape="1">
                    <a:blip r:embed="rId16" cstate="print">
                      <a:extLst>
                        <a:ext uri="{28A0092B-C50C-407E-A947-70E740481C1C}">
                          <a14:useLocalDpi xmlns:a14="http://schemas.microsoft.com/office/drawing/2010/main" val="0"/>
                        </a:ext>
                      </a:extLst>
                    </a:blip>
                    <a:srcRect l="4602" t="2867" r="4294" b="6022"/>
                    <a:stretch/>
                  </pic:blipFill>
                  <pic:spPr bwMode="auto">
                    <a:xfrm>
                      <a:off x="0" y="0"/>
                      <a:ext cx="3605597" cy="3472057"/>
                    </a:xfrm>
                    <a:prstGeom prst="rect">
                      <a:avLst/>
                    </a:prstGeom>
                    <a:ln>
                      <a:noFill/>
                    </a:ln>
                    <a:extLst>
                      <a:ext uri="{53640926-AAD7-44D8-BBD7-CCE9431645EC}">
                        <a14:shadowObscured xmlns:a14="http://schemas.microsoft.com/office/drawing/2010/main"/>
                      </a:ext>
                    </a:extLst>
                  </pic:spPr>
                </pic:pic>
              </a:graphicData>
            </a:graphic>
          </wp:inline>
        </w:drawing>
      </w:r>
    </w:p>
    <w:p w:rsidR="00A123B4" w:rsidRPr="0081294D" w:rsidRDefault="00A123B4" w:rsidP="00115F04">
      <w:pPr>
        <w:spacing w:after="120" w:line="276" w:lineRule="auto"/>
        <w:jc w:val="center"/>
        <w:rPr>
          <w:rFonts w:ascii="Arial" w:hAnsi="Arial" w:cs="Arial"/>
        </w:rPr>
      </w:pPr>
      <w:r w:rsidRPr="0081294D">
        <w:rPr>
          <w:rFonts w:ascii="Arial" w:hAnsi="Arial" w:cs="Arial"/>
          <w:b/>
        </w:rPr>
        <w:t>Figure 1</w:t>
      </w:r>
      <w:r w:rsidRPr="0081294D">
        <w:rPr>
          <w:rFonts w:ascii="Arial" w:hAnsi="Arial" w:cs="Arial"/>
        </w:rPr>
        <w:t xml:space="preserve"> Classroom benefits of brainstorming.</w:t>
      </w:r>
    </w:p>
    <w:p w:rsidR="00FE6233" w:rsidRPr="0081294D" w:rsidRDefault="00FE6233" w:rsidP="00115F04">
      <w:pPr>
        <w:spacing w:after="120" w:line="276" w:lineRule="auto"/>
        <w:jc w:val="left"/>
        <w:rPr>
          <w:rFonts w:ascii="Arial" w:hAnsi="Arial" w:cs="Arial"/>
        </w:rPr>
      </w:pPr>
      <w:r w:rsidRPr="0081294D">
        <w:rPr>
          <w:rFonts w:ascii="Arial" w:hAnsi="Arial" w:cs="Arial"/>
        </w:rPr>
        <w:t>Brainstorming is a very versatile technique because it can be used with any subject and can be done quickly. Because it is a group-based activity it can also be done relatively easily with large classes.</w:t>
      </w:r>
      <w:r w:rsidR="000D7E05" w:rsidRPr="0081294D">
        <w:rPr>
          <w:rFonts w:ascii="Arial" w:hAnsi="Arial" w:cs="Arial"/>
        </w:rPr>
        <w:t xml:space="preserve"> It also gives your students the opportunity to talk about their ideas, and to learn from each other. Read Resource 1</w:t>
      </w:r>
      <w:r w:rsidR="007B1FEA" w:rsidRPr="0081294D">
        <w:rPr>
          <w:rFonts w:ascii="Arial" w:hAnsi="Arial" w:cs="Arial"/>
        </w:rPr>
        <w:t xml:space="preserve">, ‘Talk for learning’, </w:t>
      </w:r>
      <w:r w:rsidR="000D7E05" w:rsidRPr="0081294D">
        <w:rPr>
          <w:rFonts w:ascii="Arial" w:hAnsi="Arial" w:cs="Arial"/>
        </w:rPr>
        <w:t>to find out mor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648"/>
      </w:tblGrid>
      <w:tr w:rsidR="000D7E05" w:rsidRPr="0081294D" w:rsidTr="00C8454F">
        <w:trPr>
          <w:trHeight w:val="1039"/>
        </w:trPr>
        <w:tc>
          <w:tcPr>
            <w:tcW w:w="1260" w:type="dxa"/>
          </w:tcPr>
          <w:p w:rsidR="000D7E05" w:rsidRPr="0081294D" w:rsidRDefault="000D7E05" w:rsidP="00115F04">
            <w:pPr>
              <w:spacing w:after="120" w:line="276" w:lineRule="auto"/>
              <w:rPr>
                <w:rFonts w:ascii="Arial" w:hAnsi="Arial" w:cs="Arial"/>
              </w:rPr>
            </w:pPr>
            <w:bookmarkStart w:id="5" w:name="section1"/>
            <w:bookmarkStart w:id="6" w:name="_Toc387394871"/>
            <w:bookmarkEnd w:id="5"/>
            <w:r w:rsidRPr="0081294D">
              <w:rPr>
                <w:rFonts w:ascii="Arial" w:hAnsi="Arial" w:cs="Arial"/>
                <w:noProof/>
              </w:rPr>
              <w:drawing>
                <wp:inline distT="0" distB="0" distL="0" distR="0" wp14:anchorId="401F8F55" wp14:editId="15CA8680">
                  <wp:extent cx="663678" cy="663678"/>
                  <wp:effectExtent l="0" t="0" r="3175" b="0"/>
                  <wp:docPr id="12" name="Picture 6" descr="C:\Users\kn887\AppData\Local\Microsoft\Windows\Temporary Internet Files\Content.IE5\EPOMWXLY\MC90043265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C:\Users\kn887\AppData\Local\Microsoft\Windows\Temporary Internet Files\Content.IE5\EPOMWXLY\MC900432653[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63595" cy="663595"/>
                          </a:xfrm>
                          <a:prstGeom prst="rect">
                            <a:avLst/>
                          </a:prstGeom>
                          <a:noFill/>
                          <a:extLst/>
                        </pic:spPr>
                      </pic:pic>
                    </a:graphicData>
                  </a:graphic>
                </wp:inline>
              </w:drawing>
            </w:r>
          </w:p>
        </w:tc>
        <w:tc>
          <w:tcPr>
            <w:tcW w:w="9648" w:type="dxa"/>
          </w:tcPr>
          <w:p w:rsidR="000D7E05" w:rsidRDefault="000D7E05" w:rsidP="00115F04">
            <w:pPr>
              <w:pStyle w:val="Pauseforthought"/>
              <w:spacing w:line="276" w:lineRule="auto"/>
              <w:rPr>
                <w:rFonts w:ascii="Arial" w:hAnsi="Arial" w:cs="Arial"/>
              </w:rPr>
            </w:pPr>
            <w:r w:rsidRPr="0081294D">
              <w:rPr>
                <w:rFonts w:ascii="Arial" w:hAnsi="Arial" w:cs="Arial"/>
              </w:rPr>
              <w:t>Video: Talk for learning</w:t>
            </w:r>
          </w:p>
          <w:p w:rsidR="009F25A1" w:rsidRPr="009F25A1" w:rsidRDefault="00E2524F" w:rsidP="00115F04">
            <w:pPr>
              <w:pStyle w:val="Pauseforthought"/>
              <w:spacing w:line="276" w:lineRule="auto"/>
              <w:rPr>
                <w:rFonts w:ascii="Arial" w:hAnsi="Arial" w:cs="Arial"/>
                <w:sz w:val="22"/>
                <w:szCs w:val="22"/>
              </w:rPr>
            </w:pPr>
            <w:hyperlink r:id="rId18" w:history="1">
              <w:r w:rsidR="009F25A1" w:rsidRPr="009F25A1">
                <w:rPr>
                  <w:rStyle w:val="Hyperlink"/>
                  <w:rFonts w:ascii="Arial" w:hAnsi="Arial" w:cs="Arial"/>
                  <w:sz w:val="22"/>
                  <w:szCs w:val="22"/>
                </w:rPr>
                <w:t>http://tinyurl.com/video-talkforlearning</w:t>
              </w:r>
            </w:hyperlink>
            <w:r w:rsidR="009F25A1" w:rsidRPr="009F25A1">
              <w:rPr>
                <w:rFonts w:ascii="Arial" w:hAnsi="Arial" w:cs="Arial"/>
                <w:sz w:val="22"/>
                <w:szCs w:val="22"/>
              </w:rPr>
              <w:t xml:space="preserve"> </w:t>
            </w:r>
          </w:p>
        </w:tc>
      </w:tr>
    </w:tbl>
    <w:p w:rsidR="00FE6233" w:rsidRPr="0081294D" w:rsidRDefault="00FE6233" w:rsidP="00115F04">
      <w:pPr>
        <w:pStyle w:val="Heading1"/>
        <w:spacing w:before="120" w:after="120" w:line="276" w:lineRule="auto"/>
        <w:jc w:val="left"/>
        <w:rPr>
          <w:rFonts w:ascii="Arial" w:hAnsi="Arial" w:cs="Arial"/>
        </w:rPr>
      </w:pPr>
      <w:r w:rsidRPr="0081294D">
        <w:rPr>
          <w:rFonts w:ascii="Arial" w:hAnsi="Arial" w:cs="Arial"/>
        </w:rPr>
        <w:t>1 How to brainstorm</w:t>
      </w:r>
      <w:bookmarkEnd w:id="6"/>
    </w:p>
    <w:p w:rsidR="007012DC" w:rsidRPr="0081294D" w:rsidRDefault="00FE6233" w:rsidP="00115F04">
      <w:pPr>
        <w:spacing w:after="120" w:line="276" w:lineRule="auto"/>
        <w:jc w:val="left"/>
        <w:rPr>
          <w:rFonts w:ascii="Arial" w:hAnsi="Arial" w:cs="Arial"/>
        </w:rPr>
      </w:pPr>
      <w:r w:rsidRPr="0081294D">
        <w:rPr>
          <w:rFonts w:ascii="Arial" w:hAnsi="Arial" w:cs="Arial"/>
        </w:rPr>
        <w:t>First, you should reflect on any previous experiences you or your have had in taking part in a brainstorm. Note that in this unit</w:t>
      </w:r>
      <w:r w:rsidR="0019687D" w:rsidRPr="0081294D">
        <w:rPr>
          <w:rFonts w:ascii="Arial" w:hAnsi="Arial" w:cs="Arial"/>
        </w:rPr>
        <w:t>,</w:t>
      </w:r>
      <w:r w:rsidRPr="0081294D">
        <w:rPr>
          <w:rFonts w:ascii="Arial" w:hAnsi="Arial" w:cs="Arial"/>
        </w:rPr>
        <w:t xml:space="preserve"> </w:t>
      </w:r>
      <w:r w:rsidR="0073572B" w:rsidRPr="0081294D">
        <w:rPr>
          <w:rFonts w:ascii="Arial" w:hAnsi="Arial" w:cs="Arial"/>
        </w:rPr>
        <w:t>‘</w:t>
      </w:r>
      <w:r w:rsidRPr="0081294D">
        <w:rPr>
          <w:rFonts w:ascii="Arial" w:hAnsi="Arial" w:cs="Arial"/>
        </w:rPr>
        <w:t>brainstorm</w:t>
      </w:r>
      <w:r w:rsidR="0073572B" w:rsidRPr="0081294D">
        <w:rPr>
          <w:rFonts w:ascii="Arial" w:hAnsi="Arial" w:cs="Arial"/>
        </w:rPr>
        <w:t>’</w:t>
      </w:r>
      <w:r w:rsidRPr="0081294D">
        <w:rPr>
          <w:rFonts w:ascii="Arial" w:hAnsi="Arial" w:cs="Arial"/>
        </w:rPr>
        <w:t xml:space="preserve"> is used as both a noun (the brainstorming session) and as a verb (participating in the process of brainstorming).</w:t>
      </w:r>
    </w:p>
    <w:tbl>
      <w:tblPr>
        <w:tblStyle w:val="TableGrid"/>
        <w:tblW w:w="1080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540"/>
      </w:tblGrid>
      <w:tr w:rsidR="006C12E4" w:rsidRPr="0081294D" w:rsidTr="00401572">
        <w:tc>
          <w:tcPr>
            <w:tcW w:w="1260" w:type="dxa"/>
          </w:tcPr>
          <w:p w:rsidR="006C12E4" w:rsidRPr="0081294D" w:rsidRDefault="00401572" w:rsidP="00115F04">
            <w:pPr>
              <w:spacing w:after="120" w:line="276" w:lineRule="auto"/>
              <w:jc w:val="left"/>
              <w:outlineLvl w:val="3"/>
              <w:rPr>
                <w:rFonts w:ascii="Arial" w:hAnsi="Arial" w:cs="Arial"/>
                <w:b/>
                <w:bCs/>
                <w:color w:val="000000"/>
                <w:sz w:val="21"/>
                <w:szCs w:val="21"/>
              </w:rPr>
            </w:pPr>
            <w:r w:rsidRPr="0081294D">
              <w:rPr>
                <w:rFonts w:ascii="Arial" w:hAnsi="Arial" w:cs="Arial"/>
                <w:b/>
                <w:bCs/>
                <w:noProof/>
                <w:color w:val="000000"/>
                <w:sz w:val="21"/>
                <w:szCs w:val="21"/>
              </w:rPr>
              <w:drawing>
                <wp:inline distT="0" distB="0" distL="0" distR="0" wp14:anchorId="15968F14" wp14:editId="4BFBBD0B">
                  <wp:extent cx="636621" cy="58993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bbl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4114" cy="596879"/>
                          </a:xfrm>
                          <a:prstGeom prst="rect">
                            <a:avLst/>
                          </a:prstGeom>
                        </pic:spPr>
                      </pic:pic>
                    </a:graphicData>
                  </a:graphic>
                </wp:inline>
              </w:drawing>
            </w:r>
          </w:p>
        </w:tc>
        <w:tc>
          <w:tcPr>
            <w:tcW w:w="9540" w:type="dxa"/>
          </w:tcPr>
          <w:p w:rsidR="00A138CB" w:rsidRPr="0081294D" w:rsidRDefault="00A138CB" w:rsidP="00115F04">
            <w:pPr>
              <w:pStyle w:val="Pauseforthought"/>
              <w:spacing w:line="276" w:lineRule="auto"/>
              <w:jc w:val="left"/>
              <w:rPr>
                <w:rFonts w:ascii="Arial" w:hAnsi="Arial" w:cs="Arial"/>
              </w:rPr>
            </w:pPr>
            <w:r w:rsidRPr="0081294D">
              <w:rPr>
                <w:rFonts w:ascii="Arial" w:hAnsi="Arial" w:cs="Arial"/>
              </w:rPr>
              <w:t xml:space="preserve">Pause for thought </w:t>
            </w:r>
          </w:p>
          <w:p w:rsidR="006C12E4" w:rsidRPr="0081294D" w:rsidRDefault="006C12E4" w:rsidP="00115F04">
            <w:pPr>
              <w:pStyle w:val="ListParagraph"/>
              <w:numPr>
                <w:ilvl w:val="0"/>
                <w:numId w:val="7"/>
              </w:numPr>
              <w:spacing w:after="120" w:line="276" w:lineRule="auto"/>
              <w:jc w:val="left"/>
              <w:rPr>
                <w:rFonts w:ascii="Arial" w:hAnsi="Arial" w:cs="Arial"/>
              </w:rPr>
            </w:pPr>
            <w:r w:rsidRPr="0081294D">
              <w:rPr>
                <w:rFonts w:ascii="Arial" w:hAnsi="Arial" w:cs="Arial"/>
              </w:rPr>
              <w:t>Have you tried brainstorming yourself?</w:t>
            </w:r>
          </w:p>
          <w:p w:rsidR="006C12E4" w:rsidRPr="0081294D" w:rsidRDefault="006C12E4" w:rsidP="00115F04">
            <w:pPr>
              <w:pStyle w:val="ListParagraph"/>
              <w:numPr>
                <w:ilvl w:val="0"/>
                <w:numId w:val="7"/>
              </w:numPr>
              <w:spacing w:after="120" w:line="276" w:lineRule="auto"/>
              <w:jc w:val="left"/>
              <w:rPr>
                <w:rFonts w:ascii="Arial" w:hAnsi="Arial" w:cs="Arial"/>
                <w:u w:val="single"/>
              </w:rPr>
            </w:pPr>
            <w:r w:rsidRPr="0081294D">
              <w:rPr>
                <w:rFonts w:ascii="Arial" w:hAnsi="Arial" w:cs="Arial"/>
              </w:rPr>
              <w:t>Is it something that you think your students will be familiar with?</w:t>
            </w:r>
          </w:p>
        </w:tc>
      </w:tr>
    </w:tbl>
    <w:p w:rsidR="00FE6233" w:rsidRPr="0081294D" w:rsidRDefault="00FE6233" w:rsidP="00115F04">
      <w:pPr>
        <w:spacing w:after="120" w:line="276" w:lineRule="auto"/>
        <w:jc w:val="left"/>
        <w:rPr>
          <w:rFonts w:ascii="Arial" w:hAnsi="Arial" w:cs="Arial"/>
        </w:rPr>
      </w:pPr>
      <w:r w:rsidRPr="0081294D">
        <w:rPr>
          <w:rFonts w:ascii="Arial" w:hAnsi="Arial" w:cs="Arial"/>
        </w:rPr>
        <w:t xml:space="preserve">It is likely that you will have worked with colleagues to share ideas. In a </w:t>
      </w:r>
      <w:r w:rsidR="0073572B" w:rsidRPr="0081294D">
        <w:rPr>
          <w:rFonts w:ascii="Arial" w:hAnsi="Arial" w:cs="Arial"/>
        </w:rPr>
        <w:t>‘</w:t>
      </w:r>
      <w:r w:rsidRPr="0081294D">
        <w:rPr>
          <w:rFonts w:ascii="Arial" w:hAnsi="Arial" w:cs="Arial"/>
        </w:rPr>
        <w:t>true</w:t>
      </w:r>
      <w:r w:rsidR="0073572B" w:rsidRPr="0081294D">
        <w:rPr>
          <w:rFonts w:ascii="Arial" w:hAnsi="Arial" w:cs="Arial"/>
        </w:rPr>
        <w:t>’</w:t>
      </w:r>
      <w:r w:rsidRPr="0081294D">
        <w:rPr>
          <w:rFonts w:ascii="Arial" w:hAnsi="Arial" w:cs="Arial"/>
        </w:rPr>
        <w:t xml:space="preserve"> brainstorm</w:t>
      </w:r>
      <w:r w:rsidR="0019687D" w:rsidRPr="0081294D">
        <w:rPr>
          <w:rFonts w:ascii="Arial" w:hAnsi="Arial" w:cs="Arial"/>
        </w:rPr>
        <w:t>,</w:t>
      </w:r>
      <w:r w:rsidRPr="0081294D">
        <w:rPr>
          <w:rFonts w:ascii="Arial" w:hAnsi="Arial" w:cs="Arial"/>
        </w:rPr>
        <w:t xml:space="preserve"> the thinking is open and broad. Some of the initial ideas will eventually be rejected, but in the first stage it is important that everyone has the chance to contribute anything they think of. If they have never done it before, it might take your students a few attempts before they get used to this way of thinking and working.</w:t>
      </w:r>
    </w:p>
    <w:p w:rsidR="00FE6233" w:rsidRPr="0081294D" w:rsidRDefault="00FE6233" w:rsidP="00115F04">
      <w:pPr>
        <w:spacing w:after="120" w:line="276" w:lineRule="auto"/>
        <w:jc w:val="left"/>
        <w:rPr>
          <w:rFonts w:ascii="Arial" w:hAnsi="Arial" w:cs="Arial"/>
        </w:rPr>
      </w:pPr>
      <w:r w:rsidRPr="0081294D">
        <w:rPr>
          <w:rFonts w:ascii="Arial" w:hAnsi="Arial" w:cs="Arial"/>
        </w:rPr>
        <w:t>Brainstorming is an informal process and only has a few simple rules. It does not require a lot of setting up or advance preparation. It can be done at any time during a lesson or sequence of lessons</w:t>
      </w:r>
      <w:r w:rsidR="0019687D" w:rsidRPr="0081294D">
        <w:rPr>
          <w:rFonts w:ascii="Arial" w:hAnsi="Arial" w:cs="Arial"/>
        </w:rPr>
        <w:t>, and th</w:t>
      </w:r>
      <w:r w:rsidRPr="0081294D">
        <w:rPr>
          <w:rFonts w:ascii="Arial" w:hAnsi="Arial" w:cs="Arial"/>
        </w:rPr>
        <w:t xml:space="preserve">ere is no optimum or fixed time limit for </w:t>
      </w:r>
      <w:r w:rsidR="0019687D" w:rsidRPr="0081294D">
        <w:rPr>
          <w:rFonts w:ascii="Arial" w:hAnsi="Arial" w:cs="Arial"/>
        </w:rPr>
        <w:t>it</w:t>
      </w:r>
      <w:r w:rsidRPr="0081294D">
        <w:rPr>
          <w:rFonts w:ascii="Arial" w:hAnsi="Arial" w:cs="Arial"/>
        </w:rPr>
        <w:t>. Brainstorming works best when done in a group.</w:t>
      </w:r>
    </w:p>
    <w:p w:rsidR="00E36845" w:rsidRPr="0081294D" w:rsidRDefault="00FE6233" w:rsidP="00115F04">
      <w:pPr>
        <w:spacing w:after="120" w:line="276" w:lineRule="auto"/>
        <w:jc w:val="left"/>
        <w:rPr>
          <w:rFonts w:ascii="Arial" w:hAnsi="Arial" w:cs="Arial"/>
        </w:rPr>
      </w:pPr>
      <w:r w:rsidRPr="0081294D">
        <w:rPr>
          <w:rFonts w:ascii="Arial" w:hAnsi="Arial" w:cs="Arial"/>
        </w:rPr>
        <w:t>The process is started off with a prompt, which can be in the form of a question, a word, a statement, a photograph or a picture. Students are then encouraged to think about anything they can that is related to the prompt. All their ideas are recorded without judgement. Only after the ideas-generation session has ended are the responses discussed and evaluated, and then either kept or discarded.</w:t>
      </w:r>
    </w:p>
    <w:p w:rsidR="00FE6233" w:rsidRPr="0081294D" w:rsidRDefault="00FE6233" w:rsidP="00115F04">
      <w:pPr>
        <w:pStyle w:val="SectionHeading"/>
        <w:spacing w:after="120" w:line="276" w:lineRule="auto"/>
        <w:jc w:val="left"/>
        <w:rPr>
          <w:rFonts w:ascii="Arial" w:hAnsi="Arial" w:cs="Arial"/>
        </w:rPr>
      </w:pPr>
      <w:r w:rsidRPr="0081294D">
        <w:rPr>
          <w:rFonts w:ascii="Arial" w:hAnsi="Arial" w:cs="Arial"/>
        </w:rPr>
        <w:t>Brainstorming rules</w:t>
      </w:r>
    </w:p>
    <w:p w:rsidR="00FE6233" w:rsidRPr="0081294D" w:rsidRDefault="00FE6233" w:rsidP="00115F04">
      <w:pPr>
        <w:pStyle w:val="ListParagraph"/>
        <w:numPr>
          <w:ilvl w:val="0"/>
          <w:numId w:val="11"/>
        </w:numPr>
        <w:spacing w:after="120" w:line="276" w:lineRule="auto"/>
        <w:jc w:val="left"/>
        <w:rPr>
          <w:rFonts w:ascii="Arial" w:hAnsi="Arial" w:cs="Arial"/>
        </w:rPr>
      </w:pPr>
      <w:r w:rsidRPr="0081294D">
        <w:rPr>
          <w:rFonts w:ascii="Arial" w:hAnsi="Arial" w:cs="Arial"/>
          <w:b/>
          <w:bCs/>
        </w:rPr>
        <w:t>Criticism is not allowed:</w:t>
      </w:r>
      <w:r w:rsidRPr="0081294D">
        <w:rPr>
          <w:rFonts w:ascii="Arial" w:hAnsi="Arial" w:cs="Arial"/>
        </w:rPr>
        <w:t xml:space="preserve"> Adverse judgement of ideas must be withheld until later.</w:t>
      </w:r>
    </w:p>
    <w:p w:rsidR="00FE6233" w:rsidRPr="0081294D" w:rsidRDefault="0019687D" w:rsidP="00115F04">
      <w:pPr>
        <w:pStyle w:val="ListParagraph"/>
        <w:numPr>
          <w:ilvl w:val="0"/>
          <w:numId w:val="11"/>
        </w:numPr>
        <w:spacing w:after="120" w:line="276" w:lineRule="auto"/>
        <w:jc w:val="left"/>
        <w:rPr>
          <w:rFonts w:ascii="Arial" w:hAnsi="Arial" w:cs="Arial"/>
        </w:rPr>
      </w:pPr>
      <w:r w:rsidRPr="0081294D">
        <w:rPr>
          <w:rFonts w:ascii="Arial" w:hAnsi="Arial" w:cs="Arial"/>
          <w:b/>
          <w:bCs/>
        </w:rPr>
        <w:t>Being unconventional</w:t>
      </w:r>
      <w:r w:rsidRPr="0081294D">
        <w:rPr>
          <w:rFonts w:ascii="Arial" w:hAnsi="Arial" w:cs="Arial"/>
          <w:b/>
          <w:bCs/>
          <w:lang w:val="en-GB"/>
        </w:rPr>
        <w:t xml:space="preserve"> </w:t>
      </w:r>
      <w:r w:rsidR="00FE6233" w:rsidRPr="0081294D">
        <w:rPr>
          <w:rFonts w:ascii="Arial" w:hAnsi="Arial" w:cs="Arial"/>
          <w:b/>
          <w:bCs/>
        </w:rPr>
        <w:t>is welcomed:</w:t>
      </w:r>
      <w:r w:rsidR="00FE6233" w:rsidRPr="0081294D">
        <w:rPr>
          <w:rFonts w:ascii="Arial" w:hAnsi="Arial" w:cs="Arial"/>
        </w:rPr>
        <w:t xml:space="preserve"> The wilder the idea, the better. Inappropriate ideas can be rejected later.</w:t>
      </w:r>
    </w:p>
    <w:p w:rsidR="00FE6233" w:rsidRPr="0081294D" w:rsidRDefault="00FE6233" w:rsidP="00115F04">
      <w:pPr>
        <w:pStyle w:val="ListParagraph"/>
        <w:numPr>
          <w:ilvl w:val="0"/>
          <w:numId w:val="11"/>
        </w:numPr>
        <w:spacing w:after="120" w:line="276" w:lineRule="auto"/>
        <w:jc w:val="left"/>
        <w:rPr>
          <w:rFonts w:ascii="Arial" w:hAnsi="Arial" w:cs="Arial"/>
        </w:rPr>
      </w:pPr>
      <w:r w:rsidRPr="0081294D">
        <w:rPr>
          <w:rFonts w:ascii="Arial" w:hAnsi="Arial" w:cs="Arial"/>
          <w:b/>
          <w:bCs/>
        </w:rPr>
        <w:t>Quantity is good:</w:t>
      </w:r>
      <w:r w:rsidRPr="0081294D">
        <w:rPr>
          <w:rFonts w:ascii="Arial" w:hAnsi="Arial" w:cs="Arial"/>
        </w:rPr>
        <w:t xml:space="preserve"> The greater the number of ideas, the better the process works.</w:t>
      </w:r>
    </w:p>
    <w:p w:rsidR="00FE6233" w:rsidRPr="0081294D" w:rsidRDefault="00FE6233" w:rsidP="00115F04">
      <w:pPr>
        <w:pStyle w:val="ListParagraph"/>
        <w:numPr>
          <w:ilvl w:val="0"/>
          <w:numId w:val="11"/>
        </w:numPr>
        <w:spacing w:after="120" w:line="276" w:lineRule="auto"/>
        <w:jc w:val="left"/>
        <w:rPr>
          <w:rFonts w:ascii="Arial" w:hAnsi="Arial" w:cs="Arial"/>
        </w:rPr>
      </w:pPr>
      <w:r w:rsidRPr="0081294D">
        <w:rPr>
          <w:rFonts w:ascii="Arial" w:hAnsi="Arial" w:cs="Arial"/>
          <w:b/>
          <w:bCs/>
        </w:rPr>
        <w:t>Combination and improvement are sought:</w:t>
      </w:r>
      <w:r w:rsidRPr="0081294D">
        <w:rPr>
          <w:rFonts w:ascii="Arial" w:hAnsi="Arial" w:cs="Arial"/>
        </w:rPr>
        <w:t xml:space="preserve"> In addition to contributing ideas of their own, students should suggest how the ideas of others can be turned into better ideas, or how two or more ideas can be joined into yet another idea.</w:t>
      </w:r>
    </w:p>
    <w:tbl>
      <w:tblPr>
        <w:tblStyle w:val="TableGrid"/>
        <w:tblW w:w="0" w:type="auto"/>
        <w:tblInd w:w="108" w:type="dxa"/>
        <w:tblLook w:val="04A0" w:firstRow="1" w:lastRow="0" w:firstColumn="1" w:lastColumn="0" w:noHBand="0" w:noVBand="1"/>
      </w:tblPr>
      <w:tblGrid>
        <w:gridCol w:w="10575"/>
      </w:tblGrid>
      <w:tr w:rsidR="006C12E4" w:rsidRPr="0081294D" w:rsidTr="00D16C1B">
        <w:tc>
          <w:tcPr>
            <w:tcW w:w="10800" w:type="dxa"/>
            <w:shd w:val="clear" w:color="auto" w:fill="D9D9D9" w:themeFill="background1" w:themeFillShade="D9"/>
          </w:tcPr>
          <w:p w:rsidR="006C12E4" w:rsidRPr="0081294D" w:rsidRDefault="006C12E4" w:rsidP="00115F04">
            <w:pPr>
              <w:pStyle w:val="Heading2"/>
              <w:spacing w:before="120" w:after="120" w:line="276" w:lineRule="auto"/>
              <w:jc w:val="left"/>
              <w:outlineLvl w:val="1"/>
              <w:rPr>
                <w:rStyle w:val="Strong"/>
                <w:rFonts w:ascii="Arial" w:hAnsi="Arial" w:cs="Arial"/>
              </w:rPr>
            </w:pPr>
            <w:bookmarkStart w:id="7" w:name="_Toc387394872"/>
            <w:r w:rsidRPr="0081294D">
              <w:rPr>
                <w:rStyle w:val="Strong"/>
                <w:rFonts w:ascii="Arial" w:hAnsi="Arial" w:cs="Arial"/>
              </w:rPr>
              <w:t xml:space="preserve">Activity 1: Brainstorm </w:t>
            </w:r>
            <w:r w:rsidR="0019687D" w:rsidRPr="0081294D">
              <w:rPr>
                <w:rStyle w:val="Strong"/>
                <w:rFonts w:ascii="Arial" w:hAnsi="Arial" w:cs="Arial"/>
                <w:lang w:val="en-GB"/>
              </w:rPr>
              <w:t>‘</w:t>
            </w:r>
            <w:r w:rsidR="00C877EB" w:rsidRPr="0081294D">
              <w:rPr>
                <w:rStyle w:val="Strong"/>
                <w:rFonts w:ascii="Arial" w:hAnsi="Arial" w:cs="Arial"/>
              </w:rPr>
              <w:t xml:space="preserve">force </w:t>
            </w:r>
            <w:r w:rsidRPr="0081294D">
              <w:rPr>
                <w:rStyle w:val="Strong"/>
                <w:rFonts w:ascii="Arial" w:hAnsi="Arial" w:cs="Arial"/>
              </w:rPr>
              <w:t>and laws of motion</w:t>
            </w:r>
            <w:r w:rsidR="0019687D" w:rsidRPr="0081294D">
              <w:rPr>
                <w:rStyle w:val="Strong"/>
                <w:rFonts w:ascii="Arial" w:hAnsi="Arial" w:cs="Arial"/>
                <w:lang w:val="en-GB"/>
              </w:rPr>
              <w:t>’</w:t>
            </w:r>
            <w:r w:rsidRPr="0081294D">
              <w:rPr>
                <w:rStyle w:val="Strong"/>
                <w:rFonts w:ascii="Arial" w:hAnsi="Arial" w:cs="Arial"/>
              </w:rPr>
              <w:t xml:space="preserve"> with your colleagues</w:t>
            </w:r>
            <w:bookmarkEnd w:id="7"/>
          </w:p>
        </w:tc>
      </w:tr>
      <w:tr w:rsidR="006C12E4" w:rsidRPr="0081294D" w:rsidTr="00D16C1B">
        <w:tc>
          <w:tcPr>
            <w:tcW w:w="10800" w:type="dxa"/>
          </w:tcPr>
          <w:p w:rsidR="006C12E4" w:rsidRPr="0081294D" w:rsidRDefault="006C12E4" w:rsidP="00115F04">
            <w:pPr>
              <w:spacing w:after="120" w:line="276" w:lineRule="auto"/>
              <w:jc w:val="left"/>
              <w:rPr>
                <w:rFonts w:ascii="Arial" w:hAnsi="Arial" w:cs="Arial"/>
              </w:rPr>
            </w:pPr>
            <w:r w:rsidRPr="0081294D">
              <w:rPr>
                <w:rFonts w:ascii="Arial" w:hAnsi="Arial" w:cs="Arial"/>
              </w:rPr>
              <w:t>This activity is for you to do on your own or with other teachers. You will need a piece of paper, a pen, and of course your imaginations – that</w:t>
            </w:r>
            <w:r w:rsidR="0073572B" w:rsidRPr="0081294D">
              <w:rPr>
                <w:rFonts w:ascii="Arial" w:hAnsi="Arial" w:cs="Arial"/>
              </w:rPr>
              <w:t>’</w:t>
            </w:r>
            <w:r w:rsidRPr="0081294D">
              <w:rPr>
                <w:rFonts w:ascii="Arial" w:hAnsi="Arial" w:cs="Arial"/>
              </w:rPr>
              <w:t>s all!</w:t>
            </w:r>
          </w:p>
          <w:p w:rsidR="0019687D" w:rsidRPr="0081294D" w:rsidRDefault="006C12E4" w:rsidP="00115F04">
            <w:pPr>
              <w:spacing w:after="120" w:line="276" w:lineRule="auto"/>
              <w:jc w:val="left"/>
              <w:rPr>
                <w:rFonts w:ascii="Arial" w:hAnsi="Arial" w:cs="Arial"/>
              </w:rPr>
            </w:pPr>
            <w:r w:rsidRPr="0081294D">
              <w:rPr>
                <w:rFonts w:ascii="Arial" w:hAnsi="Arial" w:cs="Arial"/>
              </w:rPr>
              <w:t>The purpose of this activity is for you to learn how to brainstorm. As you brainstorm</w:t>
            </w:r>
            <w:r w:rsidR="0019687D" w:rsidRPr="0081294D">
              <w:rPr>
                <w:rFonts w:ascii="Arial" w:hAnsi="Arial" w:cs="Arial"/>
              </w:rPr>
              <w:t>,</w:t>
            </w:r>
            <w:r w:rsidRPr="0081294D">
              <w:rPr>
                <w:rFonts w:ascii="Arial" w:hAnsi="Arial" w:cs="Arial"/>
              </w:rPr>
              <w:t xml:space="preserve"> you will also be able to think creatively about how the ideas that students will learn about forces and motion apply to their everyday lives, and use these ideas in your lessons. </w:t>
            </w:r>
          </w:p>
          <w:p w:rsidR="006C12E4" w:rsidRPr="0081294D" w:rsidRDefault="006C12E4" w:rsidP="00115F04">
            <w:pPr>
              <w:spacing w:after="120" w:line="276" w:lineRule="auto"/>
              <w:jc w:val="left"/>
              <w:rPr>
                <w:rFonts w:ascii="Arial" w:hAnsi="Arial" w:cs="Arial"/>
              </w:rPr>
            </w:pPr>
            <w:r w:rsidRPr="0081294D">
              <w:rPr>
                <w:rFonts w:ascii="Arial" w:hAnsi="Arial" w:cs="Arial"/>
              </w:rPr>
              <w:t xml:space="preserve">Write </w:t>
            </w:r>
            <w:r w:rsidR="0073572B" w:rsidRPr="0081294D">
              <w:rPr>
                <w:rFonts w:ascii="Arial" w:hAnsi="Arial" w:cs="Arial"/>
              </w:rPr>
              <w:t>‘</w:t>
            </w:r>
            <w:r w:rsidRPr="0081294D">
              <w:rPr>
                <w:rFonts w:ascii="Arial" w:hAnsi="Arial" w:cs="Arial"/>
              </w:rPr>
              <w:t>Forces and motion in everyday life</w:t>
            </w:r>
            <w:r w:rsidR="0073572B" w:rsidRPr="0081294D">
              <w:rPr>
                <w:rFonts w:ascii="Arial" w:hAnsi="Arial" w:cs="Arial"/>
              </w:rPr>
              <w:t>’</w:t>
            </w:r>
            <w:r w:rsidRPr="0081294D">
              <w:rPr>
                <w:rFonts w:ascii="Arial" w:hAnsi="Arial" w:cs="Arial"/>
              </w:rPr>
              <w:t xml:space="preserve"> in the centre of the piece of paper.</w:t>
            </w:r>
            <w:r w:rsidR="0019687D" w:rsidRPr="0081294D">
              <w:rPr>
                <w:rFonts w:ascii="Arial" w:hAnsi="Arial" w:cs="Arial"/>
              </w:rPr>
              <w:t xml:space="preserve"> </w:t>
            </w:r>
            <w:r w:rsidRPr="0081294D">
              <w:rPr>
                <w:rFonts w:ascii="Arial" w:hAnsi="Arial" w:cs="Arial"/>
              </w:rPr>
              <w:t>Think about the daily lives of your students and write down as many examples as you all can think of where the things they will learn about in this topic are relevant to what they are doing. Examples are: opening a door, lifting a wheelbarrow</w:t>
            </w:r>
            <w:r w:rsidR="00C877EB" w:rsidRPr="0081294D">
              <w:rPr>
                <w:rFonts w:ascii="Arial" w:hAnsi="Arial" w:cs="Arial"/>
              </w:rPr>
              <w:t xml:space="preserve"> or </w:t>
            </w:r>
            <w:r w:rsidRPr="0081294D">
              <w:rPr>
                <w:rFonts w:ascii="Arial" w:hAnsi="Arial" w:cs="Arial"/>
              </w:rPr>
              <w:t xml:space="preserve">oiling a bicycle. All of these demonstrate scientific principles, </w:t>
            </w:r>
            <w:r w:rsidR="00C877EB" w:rsidRPr="0081294D">
              <w:rPr>
                <w:rFonts w:ascii="Arial" w:hAnsi="Arial" w:cs="Arial"/>
              </w:rPr>
              <w:t>such as</w:t>
            </w:r>
            <w:r w:rsidRPr="0081294D">
              <w:rPr>
                <w:rFonts w:ascii="Arial" w:hAnsi="Arial" w:cs="Arial"/>
              </w:rPr>
              <w:t xml:space="preserve"> levers and friction. Think about the sports they play, the tasks they do at home, and the transport they use. You could extend it to include things that they don</w:t>
            </w:r>
            <w:r w:rsidR="0073572B" w:rsidRPr="0081294D">
              <w:rPr>
                <w:rFonts w:ascii="Arial" w:hAnsi="Arial" w:cs="Arial"/>
              </w:rPr>
              <w:t>’</w:t>
            </w:r>
            <w:r w:rsidRPr="0081294D">
              <w:rPr>
                <w:rFonts w:ascii="Arial" w:hAnsi="Arial" w:cs="Arial"/>
              </w:rPr>
              <w:t>t necessarily do, but that they might see on television or in films, such as parachute jumping, streamlined trains or space travel.</w:t>
            </w:r>
          </w:p>
          <w:p w:rsidR="006C12E4" w:rsidRPr="0081294D" w:rsidRDefault="006C12E4" w:rsidP="00115F04">
            <w:pPr>
              <w:spacing w:after="120" w:line="276" w:lineRule="auto"/>
              <w:jc w:val="left"/>
              <w:rPr>
                <w:rFonts w:ascii="Arial" w:hAnsi="Arial" w:cs="Arial"/>
              </w:rPr>
            </w:pPr>
            <w:r w:rsidRPr="0081294D">
              <w:rPr>
                <w:rFonts w:ascii="Arial" w:hAnsi="Arial" w:cs="Arial"/>
              </w:rPr>
              <w:t xml:space="preserve">Hopefully your piece of paper will soon be covered in ideas. The process will have been helpful, because it will have encouraged you to think more creatively about teaching the topic of </w:t>
            </w:r>
            <w:r w:rsidR="0073572B" w:rsidRPr="0081294D">
              <w:rPr>
                <w:rFonts w:ascii="Arial" w:hAnsi="Arial" w:cs="Arial"/>
              </w:rPr>
              <w:t>‘</w:t>
            </w:r>
            <w:r w:rsidRPr="0081294D">
              <w:rPr>
                <w:rFonts w:ascii="Arial" w:hAnsi="Arial" w:cs="Arial"/>
              </w:rPr>
              <w:t>Force and laws of motion</w:t>
            </w:r>
            <w:r w:rsidR="0073572B" w:rsidRPr="0081294D">
              <w:rPr>
                <w:rFonts w:ascii="Arial" w:hAnsi="Arial" w:cs="Arial"/>
              </w:rPr>
              <w:t>’</w:t>
            </w:r>
            <w:r w:rsidRPr="0081294D">
              <w:rPr>
                <w:rFonts w:ascii="Arial" w:hAnsi="Arial" w:cs="Arial"/>
              </w:rPr>
              <w:t>. You will be able to use these examples when you are explaining some of the scientific principles. However, there is more to brainstorming than gathering ideas. You need to use the ideas to support learning.</w:t>
            </w:r>
          </w:p>
          <w:p w:rsidR="006C12E4" w:rsidRPr="0081294D" w:rsidRDefault="006C12E4" w:rsidP="00115F04">
            <w:pPr>
              <w:spacing w:after="120" w:line="276" w:lineRule="auto"/>
              <w:jc w:val="left"/>
              <w:rPr>
                <w:rFonts w:ascii="Arial" w:hAnsi="Arial" w:cs="Arial"/>
              </w:rPr>
            </w:pPr>
            <w:r w:rsidRPr="0081294D">
              <w:rPr>
                <w:rFonts w:ascii="Arial" w:hAnsi="Arial" w:cs="Arial"/>
              </w:rPr>
              <w:t>Underline all the ideas that are associated with your students</w:t>
            </w:r>
            <w:r w:rsidR="0073572B" w:rsidRPr="0081294D">
              <w:rPr>
                <w:rFonts w:ascii="Arial" w:hAnsi="Arial" w:cs="Arial"/>
              </w:rPr>
              <w:t>’</w:t>
            </w:r>
            <w:r w:rsidRPr="0081294D">
              <w:rPr>
                <w:rFonts w:ascii="Arial" w:hAnsi="Arial" w:cs="Arial"/>
              </w:rPr>
              <w:t xml:space="preserve"> daily routine. These could be the basis of a homework exercise. For example, you could ask </w:t>
            </w:r>
            <w:r w:rsidR="00AC5BD9" w:rsidRPr="0081294D">
              <w:rPr>
                <w:rFonts w:ascii="Arial" w:hAnsi="Arial" w:cs="Arial"/>
              </w:rPr>
              <w:t>your</w:t>
            </w:r>
            <w:r w:rsidRPr="0081294D">
              <w:rPr>
                <w:rFonts w:ascii="Arial" w:hAnsi="Arial" w:cs="Arial"/>
              </w:rPr>
              <w:t xml:space="preserve"> students to explain the science behind certain activities that they are likely to do. They should draw force diagrams and include force arrows.</w:t>
            </w:r>
          </w:p>
          <w:p w:rsidR="006C12E4" w:rsidRPr="0081294D" w:rsidRDefault="006C12E4" w:rsidP="00115F04">
            <w:pPr>
              <w:spacing w:after="120" w:line="276" w:lineRule="auto"/>
              <w:jc w:val="left"/>
              <w:rPr>
                <w:rFonts w:ascii="Arial" w:hAnsi="Arial" w:cs="Arial"/>
              </w:rPr>
            </w:pPr>
            <w:r w:rsidRPr="0081294D">
              <w:rPr>
                <w:rFonts w:ascii="Arial" w:hAnsi="Arial" w:cs="Arial"/>
              </w:rPr>
              <w:t>Draw a circle around all the ideas associated with sport. Are there any of these that you could demonstrate in the classroom, or by going outside the classroom? Look at the syllabus and work out two or three simple demonstrations that you could get your students to take part in.</w:t>
            </w:r>
          </w:p>
        </w:tc>
      </w:tr>
    </w:tbl>
    <w:p w:rsidR="000C27B3" w:rsidRPr="0081294D" w:rsidRDefault="000C27B3" w:rsidP="00115F04">
      <w:pPr>
        <w:spacing w:before="0"/>
        <w:jc w:val="left"/>
        <w:rPr>
          <w:rFonts w:ascii="Arial" w:hAnsi="Arial" w:cs="Arial"/>
          <w:sz w:val="16"/>
          <w:szCs w:val="16"/>
        </w:rPr>
      </w:pPr>
    </w:p>
    <w:tbl>
      <w:tblPr>
        <w:tblStyle w:val="TableGrid"/>
        <w:tblW w:w="1080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540"/>
      </w:tblGrid>
      <w:tr w:rsidR="00A138CB" w:rsidRPr="0081294D" w:rsidTr="00401572">
        <w:tc>
          <w:tcPr>
            <w:tcW w:w="1260" w:type="dxa"/>
          </w:tcPr>
          <w:p w:rsidR="00A138CB" w:rsidRPr="0081294D" w:rsidRDefault="00401572" w:rsidP="00115F04">
            <w:pPr>
              <w:pStyle w:val="Pauseforthought"/>
              <w:keepNext w:val="0"/>
              <w:spacing w:line="276" w:lineRule="auto"/>
              <w:jc w:val="left"/>
              <w:rPr>
                <w:rFonts w:ascii="Arial" w:hAnsi="Arial" w:cs="Arial"/>
              </w:rPr>
            </w:pPr>
            <w:r w:rsidRPr="0081294D">
              <w:rPr>
                <w:rFonts w:ascii="Arial" w:hAnsi="Arial" w:cs="Arial"/>
                <w:noProof/>
              </w:rPr>
              <w:drawing>
                <wp:inline distT="0" distB="0" distL="0" distR="0" wp14:anchorId="1390337A" wp14:editId="1E13990D">
                  <wp:extent cx="636621" cy="5899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bbl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4114" cy="596879"/>
                          </a:xfrm>
                          <a:prstGeom prst="rect">
                            <a:avLst/>
                          </a:prstGeom>
                        </pic:spPr>
                      </pic:pic>
                    </a:graphicData>
                  </a:graphic>
                </wp:inline>
              </w:drawing>
            </w:r>
          </w:p>
        </w:tc>
        <w:tc>
          <w:tcPr>
            <w:tcW w:w="9540" w:type="dxa"/>
          </w:tcPr>
          <w:p w:rsidR="00A138CB" w:rsidRPr="0081294D" w:rsidRDefault="00A138CB" w:rsidP="00115F04">
            <w:pPr>
              <w:pStyle w:val="Pauseforthought"/>
              <w:keepNext w:val="0"/>
              <w:spacing w:line="276" w:lineRule="auto"/>
              <w:jc w:val="left"/>
              <w:rPr>
                <w:rFonts w:ascii="Arial" w:hAnsi="Arial" w:cs="Arial"/>
              </w:rPr>
            </w:pPr>
            <w:r w:rsidRPr="0081294D">
              <w:rPr>
                <w:rFonts w:ascii="Arial" w:hAnsi="Arial" w:cs="Arial"/>
              </w:rPr>
              <w:t>Pause for thought</w:t>
            </w:r>
          </w:p>
          <w:p w:rsidR="00A138CB" w:rsidRPr="0081294D" w:rsidRDefault="00A138CB" w:rsidP="00115F04">
            <w:pPr>
              <w:pStyle w:val="ListParagraph"/>
              <w:numPr>
                <w:ilvl w:val="0"/>
                <w:numId w:val="6"/>
              </w:numPr>
              <w:spacing w:after="120" w:line="276" w:lineRule="auto"/>
              <w:jc w:val="left"/>
              <w:rPr>
                <w:rFonts w:ascii="Arial" w:hAnsi="Arial" w:cs="Arial"/>
              </w:rPr>
            </w:pPr>
            <w:r w:rsidRPr="0081294D">
              <w:rPr>
                <w:rFonts w:ascii="Arial" w:hAnsi="Arial" w:cs="Arial"/>
              </w:rPr>
              <w:t>How did your brainstorming activity go? Did you find it an easy or difficult experience?</w:t>
            </w:r>
          </w:p>
          <w:p w:rsidR="00A138CB" w:rsidRPr="0081294D" w:rsidRDefault="00A138CB" w:rsidP="00115F04">
            <w:pPr>
              <w:pStyle w:val="ListParagraph"/>
              <w:numPr>
                <w:ilvl w:val="0"/>
                <w:numId w:val="6"/>
              </w:numPr>
              <w:spacing w:after="120" w:line="276" w:lineRule="auto"/>
              <w:jc w:val="left"/>
              <w:rPr>
                <w:rFonts w:ascii="Arial" w:hAnsi="Arial" w:cs="Arial"/>
              </w:rPr>
            </w:pPr>
            <w:r w:rsidRPr="0081294D">
              <w:rPr>
                <w:rFonts w:ascii="Arial" w:hAnsi="Arial" w:cs="Arial"/>
              </w:rPr>
              <w:t xml:space="preserve">How creative were you able to be about </w:t>
            </w:r>
            <w:r w:rsidR="0073572B" w:rsidRPr="0081294D">
              <w:rPr>
                <w:rFonts w:ascii="Arial" w:hAnsi="Arial" w:cs="Arial"/>
              </w:rPr>
              <w:t>‘</w:t>
            </w:r>
            <w:r w:rsidR="00C877EB" w:rsidRPr="0081294D">
              <w:rPr>
                <w:rFonts w:ascii="Arial" w:hAnsi="Arial" w:cs="Arial"/>
              </w:rPr>
              <w:t xml:space="preserve">force </w:t>
            </w:r>
            <w:r w:rsidRPr="0081294D">
              <w:rPr>
                <w:rFonts w:ascii="Arial" w:hAnsi="Arial" w:cs="Arial"/>
              </w:rPr>
              <w:t>and laws of motion</w:t>
            </w:r>
            <w:r w:rsidR="0073572B" w:rsidRPr="0081294D">
              <w:rPr>
                <w:rFonts w:ascii="Arial" w:hAnsi="Arial" w:cs="Arial"/>
              </w:rPr>
              <w:t>’</w:t>
            </w:r>
            <w:r w:rsidRPr="0081294D">
              <w:rPr>
                <w:rFonts w:ascii="Arial" w:hAnsi="Arial" w:cs="Arial"/>
              </w:rPr>
              <w:t xml:space="preserve"> using brainstorming?</w:t>
            </w:r>
          </w:p>
          <w:p w:rsidR="00A138CB" w:rsidRPr="0081294D" w:rsidRDefault="00A138CB" w:rsidP="00115F04">
            <w:pPr>
              <w:pStyle w:val="ListParagraph"/>
              <w:numPr>
                <w:ilvl w:val="0"/>
                <w:numId w:val="6"/>
              </w:numPr>
              <w:spacing w:after="120" w:line="276" w:lineRule="auto"/>
              <w:jc w:val="left"/>
              <w:rPr>
                <w:rFonts w:ascii="Arial" w:hAnsi="Arial" w:cs="Arial"/>
              </w:rPr>
            </w:pPr>
            <w:r w:rsidRPr="0081294D">
              <w:rPr>
                <w:rFonts w:ascii="Arial" w:hAnsi="Arial" w:cs="Arial"/>
              </w:rPr>
              <w:t xml:space="preserve">How can you use the results of your brainstorming session to help you plan your lessons on </w:t>
            </w:r>
            <w:r w:rsidR="0073572B" w:rsidRPr="0081294D">
              <w:rPr>
                <w:rFonts w:ascii="Arial" w:hAnsi="Arial" w:cs="Arial"/>
              </w:rPr>
              <w:t>‘</w:t>
            </w:r>
            <w:r w:rsidR="00C877EB" w:rsidRPr="0081294D">
              <w:rPr>
                <w:rFonts w:ascii="Arial" w:hAnsi="Arial" w:cs="Arial"/>
              </w:rPr>
              <w:t xml:space="preserve">force </w:t>
            </w:r>
            <w:r w:rsidRPr="0081294D">
              <w:rPr>
                <w:rFonts w:ascii="Arial" w:hAnsi="Arial" w:cs="Arial"/>
              </w:rPr>
              <w:t>and laws of motion</w:t>
            </w:r>
            <w:r w:rsidR="0073572B" w:rsidRPr="0081294D">
              <w:rPr>
                <w:rFonts w:ascii="Arial" w:hAnsi="Arial" w:cs="Arial"/>
              </w:rPr>
              <w:t>’</w:t>
            </w:r>
            <w:r w:rsidRPr="0081294D">
              <w:rPr>
                <w:rFonts w:ascii="Arial" w:hAnsi="Arial" w:cs="Arial"/>
              </w:rPr>
              <w:t>?</w:t>
            </w:r>
          </w:p>
        </w:tc>
      </w:tr>
    </w:tbl>
    <w:p w:rsidR="00FE6233" w:rsidRPr="0081294D" w:rsidRDefault="00FE6233" w:rsidP="00115F04">
      <w:pPr>
        <w:pStyle w:val="Heading1"/>
        <w:spacing w:before="120" w:after="120" w:line="276" w:lineRule="auto"/>
        <w:jc w:val="left"/>
        <w:rPr>
          <w:rFonts w:ascii="Arial" w:hAnsi="Arial" w:cs="Arial"/>
        </w:rPr>
      </w:pPr>
      <w:bookmarkStart w:id="8" w:name="longdesc_idp17061904"/>
      <w:bookmarkStart w:id="9" w:name="thumbnail_idp17056880"/>
      <w:bookmarkStart w:id="10" w:name="section2"/>
      <w:bookmarkStart w:id="11" w:name="_Toc387394873"/>
      <w:bookmarkEnd w:id="8"/>
      <w:bookmarkEnd w:id="9"/>
      <w:bookmarkEnd w:id="10"/>
      <w:r w:rsidRPr="0081294D">
        <w:rPr>
          <w:rFonts w:ascii="Arial" w:hAnsi="Arial" w:cs="Arial"/>
        </w:rPr>
        <w:t>2 What makes a good brainstorming prompt?</w:t>
      </w:r>
      <w:bookmarkEnd w:id="11"/>
    </w:p>
    <w:p w:rsidR="00FE6233" w:rsidRPr="0081294D" w:rsidRDefault="00FE6233" w:rsidP="00115F04">
      <w:pPr>
        <w:keepNext/>
        <w:spacing w:after="120" w:line="276" w:lineRule="auto"/>
        <w:jc w:val="left"/>
        <w:rPr>
          <w:rFonts w:ascii="Arial" w:hAnsi="Arial" w:cs="Arial"/>
        </w:rPr>
      </w:pPr>
      <w:r w:rsidRPr="0081294D">
        <w:rPr>
          <w:rFonts w:ascii="Arial" w:hAnsi="Arial" w:cs="Arial"/>
        </w:rPr>
        <w:t>You should think about the purpose of the brainstorming session from two perspectives:</w:t>
      </w:r>
    </w:p>
    <w:p w:rsidR="00013D22" w:rsidRPr="0081294D" w:rsidRDefault="00FE6233" w:rsidP="005B701D">
      <w:pPr>
        <w:pStyle w:val="ListParagraph"/>
        <w:numPr>
          <w:ilvl w:val="0"/>
          <w:numId w:val="6"/>
        </w:numPr>
        <w:spacing w:after="120" w:line="276" w:lineRule="auto"/>
        <w:jc w:val="left"/>
        <w:rPr>
          <w:rFonts w:ascii="Arial" w:hAnsi="Arial" w:cs="Arial"/>
        </w:rPr>
      </w:pPr>
      <w:r w:rsidRPr="0081294D">
        <w:rPr>
          <w:rFonts w:ascii="Arial" w:hAnsi="Arial" w:cs="Arial"/>
        </w:rPr>
        <w:t>What science will it help your students to learn?</w:t>
      </w:r>
    </w:p>
    <w:p w:rsidR="00FE6233" w:rsidRPr="0081294D" w:rsidRDefault="00C877EB" w:rsidP="005B701D">
      <w:pPr>
        <w:pStyle w:val="ListParagraph"/>
        <w:numPr>
          <w:ilvl w:val="0"/>
          <w:numId w:val="6"/>
        </w:numPr>
        <w:spacing w:after="120" w:line="276" w:lineRule="auto"/>
        <w:jc w:val="left"/>
        <w:rPr>
          <w:rFonts w:ascii="Arial" w:hAnsi="Arial" w:cs="Arial"/>
        </w:rPr>
      </w:pPr>
      <w:r w:rsidRPr="0081294D">
        <w:rPr>
          <w:rFonts w:ascii="Arial" w:hAnsi="Arial" w:cs="Arial"/>
        </w:rPr>
        <w:t>W</w:t>
      </w:r>
      <w:r w:rsidR="00FE6233" w:rsidRPr="0081294D">
        <w:rPr>
          <w:rFonts w:ascii="Arial" w:hAnsi="Arial" w:cs="Arial"/>
        </w:rPr>
        <w:t>hat skills will they learn in the process?</w:t>
      </w:r>
    </w:p>
    <w:p w:rsidR="00FE6233" w:rsidRPr="0081294D" w:rsidRDefault="00FE6233" w:rsidP="00115F04">
      <w:pPr>
        <w:spacing w:after="120" w:line="276" w:lineRule="auto"/>
        <w:jc w:val="left"/>
        <w:rPr>
          <w:rFonts w:ascii="Arial" w:hAnsi="Arial" w:cs="Arial"/>
        </w:rPr>
      </w:pPr>
      <w:r w:rsidRPr="0081294D">
        <w:rPr>
          <w:rFonts w:ascii="Arial" w:hAnsi="Arial" w:cs="Arial"/>
        </w:rPr>
        <w:t>The prompt that you choose will depend on the science you want your students to learn, and how you organise the session will depend on the skills you want them to practise.</w:t>
      </w:r>
    </w:p>
    <w:p w:rsidR="00FE6233" w:rsidRPr="0081294D" w:rsidRDefault="00FE6233" w:rsidP="00115F04">
      <w:pPr>
        <w:spacing w:after="120" w:line="276" w:lineRule="auto"/>
        <w:jc w:val="left"/>
        <w:rPr>
          <w:rFonts w:ascii="Arial" w:hAnsi="Arial" w:cs="Arial"/>
        </w:rPr>
      </w:pPr>
      <w:r w:rsidRPr="0081294D">
        <w:rPr>
          <w:rFonts w:ascii="Arial" w:hAnsi="Arial" w:cs="Arial"/>
        </w:rPr>
        <w:t xml:space="preserve">Using a simple word like </w:t>
      </w:r>
      <w:r w:rsidR="0073572B" w:rsidRPr="0081294D">
        <w:rPr>
          <w:rFonts w:ascii="Arial" w:hAnsi="Arial" w:cs="Arial"/>
        </w:rPr>
        <w:t>‘</w:t>
      </w:r>
      <w:r w:rsidRPr="0081294D">
        <w:rPr>
          <w:rFonts w:ascii="Arial" w:hAnsi="Arial" w:cs="Arial"/>
        </w:rPr>
        <w:t>force</w:t>
      </w:r>
      <w:r w:rsidR="0073572B" w:rsidRPr="0081294D">
        <w:rPr>
          <w:rFonts w:ascii="Arial" w:hAnsi="Arial" w:cs="Arial"/>
        </w:rPr>
        <w:t>’</w:t>
      </w:r>
      <w:r w:rsidRPr="0081294D">
        <w:rPr>
          <w:rFonts w:ascii="Arial" w:hAnsi="Arial" w:cs="Arial"/>
        </w:rPr>
        <w:t xml:space="preserve"> as the prompt would enable you to find out at the start of a topic what your students already know. More specific prompts like </w:t>
      </w:r>
      <w:r w:rsidR="0073572B" w:rsidRPr="0081294D">
        <w:rPr>
          <w:rFonts w:ascii="Arial" w:hAnsi="Arial" w:cs="Arial"/>
        </w:rPr>
        <w:t>‘</w:t>
      </w:r>
      <w:r w:rsidRPr="0081294D">
        <w:rPr>
          <w:rFonts w:ascii="Arial" w:hAnsi="Arial" w:cs="Arial"/>
        </w:rPr>
        <w:t>How do forces help us in our daily lives?</w:t>
      </w:r>
      <w:r w:rsidR="0073572B" w:rsidRPr="0081294D">
        <w:rPr>
          <w:rFonts w:ascii="Arial" w:hAnsi="Arial" w:cs="Arial"/>
        </w:rPr>
        <w:t>’</w:t>
      </w:r>
      <w:r w:rsidRPr="0081294D">
        <w:rPr>
          <w:rFonts w:ascii="Arial" w:hAnsi="Arial" w:cs="Arial"/>
        </w:rPr>
        <w:t xml:space="preserve"> or even </w:t>
      </w:r>
      <w:r w:rsidR="0073572B" w:rsidRPr="0081294D">
        <w:rPr>
          <w:rFonts w:ascii="Arial" w:hAnsi="Arial" w:cs="Arial"/>
        </w:rPr>
        <w:t>‘</w:t>
      </w:r>
      <w:r w:rsidRPr="0081294D">
        <w:rPr>
          <w:rFonts w:ascii="Arial" w:hAnsi="Arial" w:cs="Arial"/>
        </w:rPr>
        <w:t>What would the world be like with no friction?</w:t>
      </w:r>
      <w:r w:rsidR="0073572B" w:rsidRPr="0081294D">
        <w:rPr>
          <w:rFonts w:ascii="Arial" w:hAnsi="Arial" w:cs="Arial"/>
        </w:rPr>
        <w:t>’</w:t>
      </w:r>
      <w:r w:rsidRPr="0081294D">
        <w:rPr>
          <w:rFonts w:ascii="Arial" w:hAnsi="Arial" w:cs="Arial"/>
        </w:rPr>
        <w:t xml:space="preserve"> are probably best suited to finding out about student misconceptions.</w:t>
      </w:r>
    </w:p>
    <w:p w:rsidR="00FE6233" w:rsidRPr="0081294D" w:rsidRDefault="00FE6233" w:rsidP="00115F04">
      <w:pPr>
        <w:spacing w:after="120" w:line="276" w:lineRule="auto"/>
        <w:jc w:val="left"/>
        <w:rPr>
          <w:rFonts w:ascii="Arial" w:hAnsi="Arial" w:cs="Arial"/>
        </w:rPr>
      </w:pPr>
      <w:r w:rsidRPr="0081294D">
        <w:rPr>
          <w:rFonts w:ascii="Arial" w:hAnsi="Arial" w:cs="Arial"/>
        </w:rPr>
        <w:t>It is important to have a prompt that will stimulate plenty of ideas, so it needs to be an open question or a problem with no single correct answer.</w:t>
      </w:r>
    </w:p>
    <w:p w:rsidR="00D16C1B" w:rsidRPr="0081294D" w:rsidRDefault="006A6971" w:rsidP="00115F04">
      <w:pPr>
        <w:spacing w:after="120" w:line="276" w:lineRule="auto"/>
        <w:jc w:val="center"/>
        <w:rPr>
          <w:rFonts w:ascii="Arial" w:hAnsi="Arial" w:cs="Arial"/>
        </w:rPr>
      </w:pPr>
      <w:r w:rsidRPr="0081294D">
        <w:rPr>
          <w:rFonts w:ascii="Arial" w:hAnsi="Arial" w:cs="Arial"/>
          <w:noProof/>
        </w:rPr>
        <w:drawing>
          <wp:inline distT="0" distB="0" distL="0" distR="0" wp14:anchorId="70E3575E" wp14:editId="5C9BB492">
            <wp:extent cx="4231640" cy="23802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storming_forces_motion_2_18_2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41780" cy="2386002"/>
                    </a:xfrm>
                    <a:prstGeom prst="rect">
                      <a:avLst/>
                    </a:prstGeom>
                  </pic:spPr>
                </pic:pic>
              </a:graphicData>
            </a:graphic>
          </wp:inline>
        </w:drawing>
      </w:r>
    </w:p>
    <w:p w:rsidR="0094508C" w:rsidRPr="0081294D" w:rsidRDefault="0094508C" w:rsidP="00115F04">
      <w:pPr>
        <w:spacing w:after="120" w:line="276" w:lineRule="auto"/>
        <w:jc w:val="center"/>
        <w:rPr>
          <w:rFonts w:ascii="Arial" w:hAnsi="Arial" w:cs="Arial"/>
        </w:rPr>
      </w:pPr>
      <w:r w:rsidRPr="0081294D">
        <w:rPr>
          <w:rFonts w:ascii="Arial" w:hAnsi="Arial" w:cs="Arial"/>
          <w:b/>
        </w:rPr>
        <w:t>Figure 2</w:t>
      </w:r>
      <w:r w:rsidRPr="0081294D">
        <w:rPr>
          <w:rFonts w:ascii="Arial" w:hAnsi="Arial" w:cs="Arial"/>
        </w:rPr>
        <w:t xml:space="preserve"> A simple demonstration with a question can form a suitable prompt. </w:t>
      </w:r>
      <w:r w:rsidR="00013D22" w:rsidRPr="0081294D">
        <w:rPr>
          <w:rFonts w:ascii="Arial" w:hAnsi="Arial" w:cs="Arial"/>
        </w:rPr>
        <w:br/>
      </w:r>
      <w:r w:rsidRPr="0081294D">
        <w:rPr>
          <w:rFonts w:ascii="Arial" w:hAnsi="Arial" w:cs="Arial"/>
        </w:rPr>
        <w:t>For example: How could you stop the roller skate from moving?</w:t>
      </w:r>
    </w:p>
    <w:tbl>
      <w:tblPr>
        <w:tblStyle w:val="TableGrid"/>
        <w:tblW w:w="0" w:type="auto"/>
        <w:tblInd w:w="108" w:type="dxa"/>
        <w:tblLook w:val="04A0" w:firstRow="1" w:lastRow="0" w:firstColumn="1" w:lastColumn="0" w:noHBand="0" w:noVBand="1"/>
      </w:tblPr>
      <w:tblGrid>
        <w:gridCol w:w="10575"/>
      </w:tblGrid>
      <w:tr w:rsidR="00D16C1B" w:rsidRPr="0081294D" w:rsidTr="00AF688F">
        <w:tc>
          <w:tcPr>
            <w:tcW w:w="10575" w:type="dxa"/>
            <w:shd w:val="clear" w:color="auto" w:fill="D9D9D9" w:themeFill="background1" w:themeFillShade="D9"/>
          </w:tcPr>
          <w:p w:rsidR="00D16C1B" w:rsidRPr="0081294D" w:rsidRDefault="00D16C1B" w:rsidP="0081294D">
            <w:pPr>
              <w:pStyle w:val="Heading2"/>
              <w:keepNext w:val="0"/>
              <w:keepLines w:val="0"/>
              <w:spacing w:before="120" w:after="120" w:line="276" w:lineRule="auto"/>
              <w:jc w:val="left"/>
              <w:outlineLvl w:val="1"/>
              <w:rPr>
                <w:rStyle w:val="Strong"/>
                <w:rFonts w:ascii="Arial" w:hAnsi="Arial" w:cs="Arial"/>
              </w:rPr>
            </w:pPr>
            <w:bookmarkStart w:id="12" w:name="_Toc387394874"/>
            <w:r w:rsidRPr="0081294D">
              <w:rPr>
                <w:rStyle w:val="Strong"/>
                <w:rFonts w:ascii="Arial" w:hAnsi="Arial" w:cs="Arial"/>
              </w:rPr>
              <w:t>Activity 2: Thinking of suitable prompts for brainstorming</w:t>
            </w:r>
            <w:bookmarkEnd w:id="12"/>
          </w:p>
        </w:tc>
      </w:tr>
      <w:tr w:rsidR="00D16C1B" w:rsidRPr="0081294D" w:rsidTr="00AF688F">
        <w:tc>
          <w:tcPr>
            <w:tcW w:w="10575" w:type="dxa"/>
          </w:tcPr>
          <w:p w:rsidR="00D16C1B" w:rsidRPr="0081294D" w:rsidRDefault="00D16C1B" w:rsidP="0081294D">
            <w:pPr>
              <w:spacing w:after="120" w:line="276" w:lineRule="auto"/>
              <w:jc w:val="left"/>
              <w:rPr>
                <w:rFonts w:ascii="Arial" w:hAnsi="Arial" w:cs="Arial"/>
              </w:rPr>
            </w:pPr>
            <w:r w:rsidRPr="0081294D">
              <w:rPr>
                <w:rFonts w:ascii="Arial" w:hAnsi="Arial" w:cs="Arial"/>
              </w:rPr>
              <w:t>This is a planning activity for you to do on your own or with other teachers. The purpose of this activity is to help you think about suitable prompts.</w:t>
            </w:r>
          </w:p>
          <w:p w:rsidR="00D16C1B" w:rsidRPr="0081294D" w:rsidRDefault="00D16C1B" w:rsidP="0081294D">
            <w:pPr>
              <w:spacing w:after="120" w:line="276" w:lineRule="auto"/>
              <w:jc w:val="left"/>
              <w:rPr>
                <w:rFonts w:ascii="Arial" w:hAnsi="Arial" w:cs="Arial"/>
              </w:rPr>
            </w:pPr>
            <w:r w:rsidRPr="0081294D">
              <w:rPr>
                <w:rFonts w:ascii="Arial" w:hAnsi="Arial" w:cs="Arial"/>
              </w:rPr>
              <w:t>Remember that a prompt can be a question, a word, a statement, a photograph or a picture.</w:t>
            </w:r>
          </w:p>
          <w:p w:rsidR="00AF688F" w:rsidRPr="0081294D" w:rsidRDefault="00D16C1B" w:rsidP="0081294D">
            <w:pPr>
              <w:spacing w:after="120" w:line="276" w:lineRule="auto"/>
              <w:jc w:val="left"/>
              <w:outlineLvl w:val="4"/>
              <w:rPr>
                <w:rFonts w:ascii="Arial" w:hAnsi="Arial" w:cs="Arial"/>
              </w:rPr>
            </w:pPr>
            <w:r w:rsidRPr="0081294D">
              <w:rPr>
                <w:rFonts w:ascii="Arial" w:hAnsi="Arial" w:cs="Arial"/>
              </w:rPr>
              <w:t>The prompt that you use for a brainstorming session will depend on what you want your students to learn. Some possible learning outcomes might be:</w:t>
            </w:r>
            <w:r w:rsidR="00AF688F" w:rsidRPr="0081294D">
              <w:rPr>
                <w:rFonts w:ascii="Arial" w:hAnsi="Arial" w:cs="Arial"/>
              </w:rPr>
              <w:t xml:space="preserve"> </w:t>
            </w:r>
          </w:p>
          <w:p w:rsidR="00AF688F" w:rsidRPr="0081294D" w:rsidRDefault="00AF688F" w:rsidP="0081294D">
            <w:pPr>
              <w:pStyle w:val="ListParagraph"/>
              <w:numPr>
                <w:ilvl w:val="0"/>
                <w:numId w:val="5"/>
              </w:numPr>
              <w:spacing w:after="120" w:line="276" w:lineRule="auto"/>
              <w:jc w:val="left"/>
              <w:outlineLvl w:val="4"/>
              <w:rPr>
                <w:rFonts w:ascii="Arial" w:hAnsi="Arial" w:cs="Arial"/>
              </w:rPr>
            </w:pPr>
            <w:r w:rsidRPr="0081294D">
              <w:rPr>
                <w:rFonts w:ascii="Arial" w:hAnsi="Arial" w:cs="Arial"/>
              </w:rPr>
              <w:t xml:space="preserve">finding out what your students already know about forces and motion </w:t>
            </w:r>
          </w:p>
          <w:p w:rsidR="00AF688F" w:rsidRPr="0081294D" w:rsidRDefault="00AF688F" w:rsidP="0081294D">
            <w:pPr>
              <w:pStyle w:val="ListParagraph"/>
              <w:numPr>
                <w:ilvl w:val="0"/>
                <w:numId w:val="5"/>
              </w:numPr>
              <w:spacing w:after="120" w:line="276" w:lineRule="auto"/>
              <w:jc w:val="left"/>
              <w:outlineLvl w:val="4"/>
              <w:rPr>
                <w:rFonts w:ascii="Arial" w:hAnsi="Arial" w:cs="Arial"/>
              </w:rPr>
            </w:pPr>
            <w:r w:rsidRPr="0081294D">
              <w:rPr>
                <w:rFonts w:ascii="Arial" w:hAnsi="Arial" w:cs="Arial"/>
              </w:rPr>
              <w:t xml:space="preserve">thinking deeply about a particular issue in a topic </w:t>
            </w:r>
          </w:p>
          <w:p w:rsidR="00AF688F" w:rsidRPr="0081294D" w:rsidRDefault="00AF688F" w:rsidP="0081294D">
            <w:pPr>
              <w:pStyle w:val="ListParagraph"/>
              <w:numPr>
                <w:ilvl w:val="0"/>
                <w:numId w:val="5"/>
              </w:numPr>
              <w:spacing w:after="120" w:line="276" w:lineRule="auto"/>
              <w:jc w:val="left"/>
              <w:outlineLvl w:val="4"/>
              <w:rPr>
                <w:rFonts w:ascii="Arial" w:hAnsi="Arial" w:cs="Arial"/>
              </w:rPr>
            </w:pPr>
            <w:r w:rsidRPr="0081294D">
              <w:rPr>
                <w:rFonts w:ascii="Arial" w:hAnsi="Arial" w:cs="Arial"/>
              </w:rPr>
              <w:t xml:space="preserve">making connections between different topics and subjects </w:t>
            </w:r>
          </w:p>
          <w:p w:rsidR="00D16C1B" w:rsidRPr="0081294D" w:rsidRDefault="00AF688F" w:rsidP="0081294D">
            <w:pPr>
              <w:pStyle w:val="ListParagraph"/>
              <w:numPr>
                <w:ilvl w:val="0"/>
                <w:numId w:val="5"/>
              </w:numPr>
              <w:spacing w:after="120" w:line="276" w:lineRule="auto"/>
              <w:jc w:val="left"/>
              <w:outlineLvl w:val="4"/>
              <w:rPr>
                <w:rFonts w:ascii="Arial" w:hAnsi="Arial" w:cs="Arial"/>
              </w:rPr>
            </w:pPr>
            <w:r w:rsidRPr="0081294D">
              <w:rPr>
                <w:rFonts w:ascii="Arial" w:hAnsi="Arial" w:cs="Arial"/>
              </w:rPr>
              <w:t>relating science to everyday life.</w:t>
            </w:r>
          </w:p>
          <w:p w:rsidR="00D16C1B" w:rsidRPr="0081294D" w:rsidRDefault="00D16C1B" w:rsidP="0081294D">
            <w:pPr>
              <w:spacing w:after="120" w:line="276" w:lineRule="auto"/>
              <w:jc w:val="left"/>
              <w:rPr>
                <w:rFonts w:ascii="Arial" w:hAnsi="Arial" w:cs="Arial"/>
              </w:rPr>
            </w:pPr>
            <w:r w:rsidRPr="0081294D">
              <w:rPr>
                <w:rFonts w:ascii="Arial" w:hAnsi="Arial" w:cs="Arial"/>
              </w:rPr>
              <w:t>For each learning outcome, think of a suitable prompt that would make your students think broadly about forces and the laws of motion.</w:t>
            </w:r>
          </w:p>
          <w:p w:rsidR="00D16C1B" w:rsidRPr="0081294D" w:rsidRDefault="00D16C1B" w:rsidP="0081294D">
            <w:pPr>
              <w:spacing w:after="120" w:line="276" w:lineRule="auto"/>
              <w:jc w:val="left"/>
              <w:outlineLvl w:val="2"/>
              <w:rPr>
                <w:rFonts w:ascii="Arial" w:hAnsi="Arial" w:cs="Arial"/>
              </w:rPr>
            </w:pPr>
            <w:r w:rsidRPr="0081294D">
              <w:rPr>
                <w:rFonts w:ascii="Arial" w:hAnsi="Arial" w:cs="Arial"/>
              </w:rPr>
              <w:t>When you have finished, compare your id</w:t>
            </w:r>
            <w:r w:rsidR="007C70A1" w:rsidRPr="0081294D">
              <w:rPr>
                <w:rFonts w:ascii="Arial" w:hAnsi="Arial" w:cs="Arial"/>
              </w:rPr>
              <w:t>eas with the table in Resource 2</w:t>
            </w:r>
            <w:r w:rsidRPr="0081294D">
              <w:rPr>
                <w:rFonts w:ascii="Arial" w:hAnsi="Arial" w:cs="Arial"/>
              </w:rPr>
              <w:t>.</w:t>
            </w:r>
          </w:p>
          <w:p w:rsidR="00D16C1B" w:rsidRPr="0081294D" w:rsidRDefault="00D16C1B" w:rsidP="0081294D">
            <w:pPr>
              <w:spacing w:after="120" w:line="276" w:lineRule="auto"/>
              <w:jc w:val="left"/>
              <w:rPr>
                <w:rFonts w:ascii="Arial" w:hAnsi="Arial" w:cs="Arial"/>
              </w:rPr>
            </w:pPr>
            <w:r w:rsidRPr="0081294D">
              <w:rPr>
                <w:rFonts w:ascii="Arial" w:hAnsi="Arial" w:cs="Arial"/>
              </w:rPr>
              <w:t>Finally, think about the topic that you will be teaching next. Plan two brainstorming prompts that you could use for that topic.</w:t>
            </w:r>
            <w:bookmarkStart w:id="13" w:name="section3"/>
            <w:bookmarkEnd w:id="13"/>
          </w:p>
        </w:tc>
      </w:tr>
    </w:tbl>
    <w:p w:rsidR="00FE6233" w:rsidRPr="0081294D" w:rsidRDefault="00FE6233" w:rsidP="00115F04">
      <w:pPr>
        <w:pStyle w:val="Heading1"/>
        <w:spacing w:before="120" w:after="120" w:line="276" w:lineRule="auto"/>
        <w:jc w:val="left"/>
        <w:rPr>
          <w:rFonts w:ascii="Arial" w:hAnsi="Arial" w:cs="Arial"/>
        </w:rPr>
      </w:pPr>
      <w:bookmarkStart w:id="14" w:name="_Toc387394875"/>
      <w:r w:rsidRPr="0081294D">
        <w:rPr>
          <w:rFonts w:ascii="Arial" w:hAnsi="Arial" w:cs="Arial"/>
        </w:rPr>
        <w:t>3 Brainstorming responses</w:t>
      </w:r>
      <w:bookmarkEnd w:id="14"/>
    </w:p>
    <w:p w:rsidR="00FE6233" w:rsidRPr="0081294D" w:rsidRDefault="00FE6233" w:rsidP="00115F04">
      <w:pPr>
        <w:spacing w:after="120" w:line="276" w:lineRule="auto"/>
        <w:jc w:val="left"/>
        <w:rPr>
          <w:rFonts w:ascii="Arial" w:hAnsi="Arial" w:cs="Arial"/>
        </w:rPr>
      </w:pPr>
      <w:r w:rsidRPr="0081294D">
        <w:rPr>
          <w:rFonts w:ascii="Arial" w:hAnsi="Arial" w:cs="Arial"/>
        </w:rPr>
        <w:t xml:space="preserve">There are different ways of recording brainstorming responses. </w:t>
      </w:r>
      <w:bookmarkStart w:id="15" w:name="longdesc_idp17121600"/>
      <w:bookmarkEnd w:id="15"/>
      <w:r w:rsidRPr="0081294D">
        <w:rPr>
          <w:rFonts w:ascii="Arial" w:hAnsi="Arial" w:cs="Arial"/>
        </w:rPr>
        <w:t>The way in which you ask your students to record information will depend on what you want to get out of the activity.</w:t>
      </w:r>
    </w:p>
    <w:tbl>
      <w:tblPr>
        <w:tblStyle w:val="TableGrid"/>
        <w:tblW w:w="0" w:type="auto"/>
        <w:tblInd w:w="108" w:type="dxa"/>
        <w:tblBorders>
          <w:top w:val="none" w:sz="0" w:space="0" w:color="auto"/>
          <w:left w:val="threeDEmboss" w:sz="12" w:space="0" w:color="4F81BD" w:themeColor="accent1"/>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5"/>
      </w:tblGrid>
      <w:tr w:rsidR="005625FF" w:rsidRPr="0081294D" w:rsidTr="00D16C1B">
        <w:tc>
          <w:tcPr>
            <w:tcW w:w="10800" w:type="dxa"/>
          </w:tcPr>
          <w:p w:rsidR="005625FF" w:rsidRPr="0081294D" w:rsidRDefault="005625FF" w:rsidP="00115F04">
            <w:pPr>
              <w:pStyle w:val="CasestudyHeading"/>
              <w:spacing w:after="120" w:line="276" w:lineRule="auto"/>
              <w:jc w:val="left"/>
              <w:rPr>
                <w:rFonts w:ascii="Arial" w:hAnsi="Arial" w:cs="Arial"/>
              </w:rPr>
            </w:pPr>
            <w:r w:rsidRPr="0081294D">
              <w:rPr>
                <w:rFonts w:ascii="Arial" w:hAnsi="Arial" w:cs="Arial"/>
              </w:rPr>
              <w:t xml:space="preserve">Case Study 1: Mrs Gupta runs a brainstorming session on </w:t>
            </w:r>
            <w:r w:rsidR="0073572B" w:rsidRPr="0081294D">
              <w:rPr>
                <w:rFonts w:ascii="Arial" w:hAnsi="Arial" w:cs="Arial"/>
              </w:rPr>
              <w:t>‘</w:t>
            </w:r>
            <w:r w:rsidRPr="0081294D">
              <w:rPr>
                <w:rFonts w:ascii="Arial" w:hAnsi="Arial" w:cs="Arial"/>
              </w:rPr>
              <w:t>Force and laws of motion</w:t>
            </w:r>
            <w:r w:rsidR="0073572B" w:rsidRPr="0081294D">
              <w:rPr>
                <w:rFonts w:ascii="Arial" w:hAnsi="Arial" w:cs="Arial"/>
              </w:rPr>
              <w:t>’</w:t>
            </w:r>
          </w:p>
          <w:p w:rsidR="005625FF" w:rsidRPr="0081294D" w:rsidRDefault="005625FF" w:rsidP="00115F04">
            <w:pPr>
              <w:spacing w:after="120" w:line="276" w:lineRule="auto"/>
              <w:jc w:val="left"/>
              <w:rPr>
                <w:rFonts w:ascii="Arial" w:hAnsi="Arial" w:cs="Arial"/>
              </w:rPr>
            </w:pPr>
            <w:r w:rsidRPr="0081294D">
              <w:rPr>
                <w:rFonts w:ascii="Arial" w:hAnsi="Arial" w:cs="Arial"/>
              </w:rPr>
              <w:t>Before I started teaching forces and motion</w:t>
            </w:r>
            <w:r w:rsidR="00C877EB" w:rsidRPr="0081294D">
              <w:rPr>
                <w:rFonts w:ascii="Arial" w:hAnsi="Arial" w:cs="Arial"/>
              </w:rPr>
              <w:t>,</w:t>
            </w:r>
            <w:r w:rsidRPr="0081294D">
              <w:rPr>
                <w:rFonts w:ascii="Arial" w:hAnsi="Arial" w:cs="Arial"/>
              </w:rPr>
              <w:t xml:space="preserve"> I looked at the elementary </w:t>
            </w:r>
            <w:r w:rsidR="00C877EB" w:rsidRPr="0081294D">
              <w:rPr>
                <w:rFonts w:ascii="Arial" w:hAnsi="Arial" w:cs="Arial"/>
              </w:rPr>
              <w:t>s</w:t>
            </w:r>
            <w:r w:rsidRPr="0081294D">
              <w:rPr>
                <w:rFonts w:ascii="Arial" w:hAnsi="Arial" w:cs="Arial"/>
              </w:rPr>
              <w:t xml:space="preserve">cience curriculum. I read that </w:t>
            </w:r>
            <w:r w:rsidR="00AC5BD9" w:rsidRPr="0081294D">
              <w:rPr>
                <w:rFonts w:ascii="Arial" w:hAnsi="Arial" w:cs="Arial"/>
              </w:rPr>
              <w:t>my</w:t>
            </w:r>
            <w:r w:rsidRPr="0081294D">
              <w:rPr>
                <w:rFonts w:ascii="Arial" w:hAnsi="Arial" w:cs="Arial"/>
              </w:rPr>
              <w:t xml:space="preserve"> students had studied forces and friction</w:t>
            </w:r>
            <w:r w:rsidR="00C877EB" w:rsidRPr="0081294D">
              <w:rPr>
                <w:rFonts w:ascii="Arial" w:hAnsi="Arial" w:cs="Arial"/>
              </w:rPr>
              <w:t>,</w:t>
            </w:r>
            <w:r w:rsidRPr="0081294D">
              <w:rPr>
                <w:rFonts w:ascii="Arial" w:hAnsi="Arial" w:cs="Arial"/>
              </w:rPr>
              <w:t xml:space="preserve"> but had done nothing on motion. I also realised that it would be helpful to know what they remembered about this topic.</w:t>
            </w:r>
          </w:p>
          <w:p w:rsidR="005625FF" w:rsidRPr="0081294D" w:rsidRDefault="005625FF" w:rsidP="00115F04">
            <w:pPr>
              <w:spacing w:after="120" w:line="276" w:lineRule="auto"/>
              <w:jc w:val="left"/>
              <w:rPr>
                <w:rFonts w:ascii="Arial" w:hAnsi="Arial" w:cs="Arial"/>
              </w:rPr>
            </w:pPr>
            <w:r w:rsidRPr="0081294D">
              <w:rPr>
                <w:rFonts w:ascii="Arial" w:hAnsi="Arial" w:cs="Arial"/>
              </w:rPr>
              <w:t xml:space="preserve">It was a large class (about 80 students) so I divided them into groups of eight. I did not have any large pieces of paper, so I taped two pieces of A4 together to make A3 sheets. Each group had one piece of paper. I asked them to write </w:t>
            </w:r>
            <w:r w:rsidR="0073572B" w:rsidRPr="0081294D">
              <w:rPr>
                <w:rFonts w:ascii="Arial" w:hAnsi="Arial" w:cs="Arial"/>
              </w:rPr>
              <w:t>‘</w:t>
            </w:r>
            <w:r w:rsidRPr="0081294D">
              <w:rPr>
                <w:rFonts w:ascii="Arial" w:hAnsi="Arial" w:cs="Arial"/>
              </w:rPr>
              <w:t>Forces</w:t>
            </w:r>
            <w:r w:rsidR="0073572B" w:rsidRPr="0081294D">
              <w:rPr>
                <w:rFonts w:ascii="Arial" w:hAnsi="Arial" w:cs="Arial"/>
              </w:rPr>
              <w:t>’</w:t>
            </w:r>
            <w:r w:rsidRPr="0081294D">
              <w:rPr>
                <w:rFonts w:ascii="Arial" w:hAnsi="Arial" w:cs="Arial"/>
              </w:rPr>
              <w:t xml:space="preserve"> on one side and </w:t>
            </w:r>
            <w:r w:rsidR="0073572B" w:rsidRPr="0081294D">
              <w:rPr>
                <w:rFonts w:ascii="Arial" w:hAnsi="Arial" w:cs="Arial"/>
              </w:rPr>
              <w:t>‘</w:t>
            </w:r>
            <w:r w:rsidRPr="0081294D">
              <w:rPr>
                <w:rFonts w:ascii="Arial" w:hAnsi="Arial" w:cs="Arial"/>
              </w:rPr>
              <w:t>Friction</w:t>
            </w:r>
            <w:r w:rsidR="0073572B" w:rsidRPr="0081294D">
              <w:rPr>
                <w:rFonts w:ascii="Arial" w:hAnsi="Arial" w:cs="Arial"/>
              </w:rPr>
              <w:t>’</w:t>
            </w:r>
            <w:r w:rsidRPr="0081294D">
              <w:rPr>
                <w:rFonts w:ascii="Arial" w:hAnsi="Arial" w:cs="Arial"/>
              </w:rPr>
              <w:t xml:space="preserve"> on the other. I told them to think back to their time at elementary school and </w:t>
            </w:r>
            <w:r w:rsidR="00C877EB" w:rsidRPr="0081294D">
              <w:rPr>
                <w:rFonts w:ascii="Arial" w:hAnsi="Arial" w:cs="Arial"/>
              </w:rPr>
              <w:t xml:space="preserve">gave them </w:t>
            </w:r>
            <w:r w:rsidRPr="0081294D">
              <w:rPr>
                <w:rFonts w:ascii="Arial" w:hAnsi="Arial" w:cs="Arial"/>
              </w:rPr>
              <w:t xml:space="preserve">ten minutes to write down everything they remembered about each topic. After </w:t>
            </w:r>
            <w:r w:rsidR="00C877EB" w:rsidRPr="0081294D">
              <w:rPr>
                <w:rFonts w:ascii="Arial" w:hAnsi="Arial" w:cs="Arial"/>
              </w:rPr>
              <w:t>ten</w:t>
            </w:r>
            <w:r w:rsidRPr="0081294D">
              <w:rPr>
                <w:rFonts w:ascii="Arial" w:hAnsi="Arial" w:cs="Arial"/>
              </w:rPr>
              <w:t xml:space="preserve"> minutes I collected in the pieces of paper.</w:t>
            </w:r>
          </w:p>
          <w:p w:rsidR="005625FF" w:rsidRPr="0081294D" w:rsidRDefault="005625FF" w:rsidP="00115F04">
            <w:pPr>
              <w:spacing w:after="120" w:line="276" w:lineRule="auto"/>
              <w:jc w:val="left"/>
              <w:rPr>
                <w:rFonts w:ascii="Arial" w:hAnsi="Arial" w:cs="Arial"/>
              </w:rPr>
            </w:pPr>
            <w:r w:rsidRPr="0081294D">
              <w:rPr>
                <w:rFonts w:ascii="Arial" w:hAnsi="Arial" w:cs="Arial"/>
              </w:rPr>
              <w:t xml:space="preserve">Then I wrote on the blackboard: </w:t>
            </w:r>
            <w:r w:rsidR="0073572B" w:rsidRPr="0081294D">
              <w:rPr>
                <w:rFonts w:ascii="Arial" w:hAnsi="Arial" w:cs="Arial"/>
              </w:rPr>
              <w:t>‘</w:t>
            </w:r>
            <w:r w:rsidRPr="0081294D">
              <w:rPr>
                <w:rFonts w:ascii="Arial" w:hAnsi="Arial" w:cs="Arial"/>
              </w:rPr>
              <w:t>When is friction helpful?</w:t>
            </w:r>
            <w:r w:rsidR="0073572B" w:rsidRPr="0081294D">
              <w:rPr>
                <w:rFonts w:ascii="Arial" w:hAnsi="Arial" w:cs="Arial"/>
              </w:rPr>
              <w:t>’</w:t>
            </w:r>
            <w:r w:rsidRPr="0081294D">
              <w:rPr>
                <w:rFonts w:ascii="Arial" w:hAnsi="Arial" w:cs="Arial"/>
              </w:rPr>
              <w:t xml:space="preserve"> and </w:t>
            </w:r>
            <w:r w:rsidR="0073572B" w:rsidRPr="0081294D">
              <w:rPr>
                <w:rFonts w:ascii="Arial" w:hAnsi="Arial" w:cs="Arial"/>
              </w:rPr>
              <w:t>‘</w:t>
            </w:r>
            <w:r w:rsidRPr="0081294D">
              <w:rPr>
                <w:rFonts w:ascii="Arial" w:hAnsi="Arial" w:cs="Arial"/>
              </w:rPr>
              <w:t>When is friction a problem?</w:t>
            </w:r>
            <w:r w:rsidR="0073572B" w:rsidRPr="0081294D">
              <w:rPr>
                <w:rFonts w:ascii="Arial" w:hAnsi="Arial" w:cs="Arial"/>
              </w:rPr>
              <w:t>’</w:t>
            </w:r>
            <w:r w:rsidRPr="0081294D">
              <w:rPr>
                <w:rFonts w:ascii="Arial" w:hAnsi="Arial" w:cs="Arial"/>
              </w:rPr>
              <w:t xml:space="preserve"> Each group was given some Post-</w:t>
            </w:r>
            <w:r w:rsidR="00C877EB" w:rsidRPr="0081294D">
              <w:rPr>
                <w:rFonts w:ascii="Arial" w:hAnsi="Arial" w:cs="Arial"/>
              </w:rPr>
              <w:t>i</w:t>
            </w:r>
            <w:r w:rsidRPr="0081294D">
              <w:rPr>
                <w:rFonts w:ascii="Arial" w:hAnsi="Arial" w:cs="Arial"/>
              </w:rPr>
              <w:t>t notes and asked to write down as many answers to one of the questions that they could think of. While they were doing the second brainstorm, I stuck the papers from the first activity on the wall. But I still managed to listen to what they were talking about. One student, Sangay, had some amazing ideas. He is usually very quiet, but seemed to enjoy this activity.</w:t>
            </w:r>
          </w:p>
          <w:p w:rsidR="005625FF" w:rsidRPr="0081294D" w:rsidRDefault="005625FF" w:rsidP="00115F04">
            <w:pPr>
              <w:spacing w:after="120" w:line="276" w:lineRule="auto"/>
              <w:jc w:val="left"/>
              <w:rPr>
                <w:rFonts w:ascii="Arial" w:hAnsi="Arial" w:cs="Arial"/>
              </w:rPr>
            </w:pPr>
            <w:r w:rsidRPr="0081294D">
              <w:rPr>
                <w:rFonts w:ascii="Arial" w:hAnsi="Arial" w:cs="Arial"/>
              </w:rPr>
              <w:t>When they had finished, I gave them a few minutes to walk around and look at the posters on the wall, while I stuck the Post-</w:t>
            </w:r>
            <w:r w:rsidR="00C877EB" w:rsidRPr="0081294D">
              <w:rPr>
                <w:rFonts w:ascii="Arial" w:hAnsi="Arial" w:cs="Arial"/>
              </w:rPr>
              <w:t>i</w:t>
            </w:r>
            <w:r w:rsidRPr="0081294D">
              <w:rPr>
                <w:rFonts w:ascii="Arial" w:hAnsi="Arial" w:cs="Arial"/>
              </w:rPr>
              <w:t xml:space="preserve">t notes on the </w:t>
            </w:r>
            <w:r w:rsidR="001630AF" w:rsidRPr="0081294D">
              <w:rPr>
                <w:rFonts w:ascii="Arial" w:hAnsi="Arial" w:cs="Arial"/>
              </w:rPr>
              <w:t>black</w:t>
            </w:r>
            <w:r w:rsidRPr="0081294D">
              <w:rPr>
                <w:rFonts w:ascii="Arial" w:hAnsi="Arial" w:cs="Arial"/>
              </w:rPr>
              <w:t>board.</w:t>
            </w:r>
            <w:r w:rsidR="007B1FEA" w:rsidRPr="0081294D">
              <w:rPr>
                <w:rFonts w:ascii="Arial" w:hAnsi="Arial" w:cs="Arial"/>
              </w:rPr>
              <w:t xml:space="preserve"> </w:t>
            </w:r>
            <w:r w:rsidRPr="0081294D">
              <w:rPr>
                <w:rFonts w:ascii="Arial" w:hAnsi="Arial" w:cs="Arial"/>
              </w:rPr>
              <w:t>At the end, I read out some of the ideas from the Post-it notes. They soon realised that friction was complicated – sometimes you need it and sometimes you have to try and reduce it. This led to a discussion about some of the ways we can reduce friction.</w:t>
            </w:r>
          </w:p>
          <w:p w:rsidR="005625FF" w:rsidRPr="0081294D" w:rsidRDefault="005625FF" w:rsidP="00115F04">
            <w:pPr>
              <w:spacing w:after="120" w:line="276" w:lineRule="auto"/>
              <w:jc w:val="left"/>
              <w:rPr>
                <w:rFonts w:ascii="Arial" w:hAnsi="Arial" w:cs="Arial"/>
              </w:rPr>
            </w:pPr>
            <w:r w:rsidRPr="0081294D">
              <w:rPr>
                <w:rFonts w:ascii="Arial" w:hAnsi="Arial" w:cs="Arial"/>
              </w:rPr>
              <w:t xml:space="preserve">Halfway through the second activity, the head teacher came into the classroom because someone had complained about the noise. She looked cross and I was very worried. But when I showed her the posters, she realised that </w:t>
            </w:r>
            <w:r w:rsidR="00AC5BD9" w:rsidRPr="0081294D">
              <w:rPr>
                <w:rFonts w:ascii="Arial" w:hAnsi="Arial" w:cs="Arial"/>
              </w:rPr>
              <w:t>my</w:t>
            </w:r>
            <w:r w:rsidRPr="0081294D">
              <w:rPr>
                <w:rFonts w:ascii="Arial" w:hAnsi="Arial" w:cs="Arial"/>
              </w:rPr>
              <w:t xml:space="preserve"> students had been working hard. I explained that I had found out from the brainstorm that they did not remember much about friction</w:t>
            </w:r>
            <w:r w:rsidR="00C877EB" w:rsidRPr="0081294D">
              <w:rPr>
                <w:rFonts w:ascii="Arial" w:hAnsi="Arial" w:cs="Arial"/>
              </w:rPr>
              <w:t>,</w:t>
            </w:r>
            <w:r w:rsidRPr="0081294D">
              <w:rPr>
                <w:rFonts w:ascii="Arial" w:hAnsi="Arial" w:cs="Arial"/>
              </w:rPr>
              <w:t xml:space="preserve"> and that I was going to have to re-plan my lesson on Newton</w:t>
            </w:r>
            <w:r w:rsidR="0073572B" w:rsidRPr="0081294D">
              <w:rPr>
                <w:rFonts w:ascii="Arial" w:hAnsi="Arial" w:cs="Arial"/>
              </w:rPr>
              <w:t>’</w:t>
            </w:r>
            <w:r w:rsidRPr="0081294D">
              <w:rPr>
                <w:rFonts w:ascii="Arial" w:hAnsi="Arial" w:cs="Arial"/>
              </w:rPr>
              <w:t>s first law of motion for the next day.</w:t>
            </w:r>
          </w:p>
        </w:tc>
      </w:tr>
    </w:tbl>
    <w:p w:rsidR="000C27B3" w:rsidRPr="0081294D" w:rsidRDefault="00E36845" w:rsidP="00115F04">
      <w:pPr>
        <w:spacing w:after="120" w:line="276" w:lineRule="auto"/>
        <w:jc w:val="left"/>
        <w:rPr>
          <w:rFonts w:ascii="Arial" w:hAnsi="Arial" w:cs="Arial"/>
        </w:rPr>
      </w:pPr>
      <w:r w:rsidRPr="0081294D">
        <w:rPr>
          <w:rFonts w:ascii="Arial" w:hAnsi="Arial" w:cs="Arial"/>
        </w:rPr>
        <w:t>M</w:t>
      </w:r>
      <w:r w:rsidR="00FE6233" w:rsidRPr="0081294D">
        <w:rPr>
          <w:rFonts w:ascii="Arial" w:hAnsi="Arial" w:cs="Arial"/>
        </w:rPr>
        <w:t>rs Gupta</w:t>
      </w:r>
      <w:r w:rsidR="0073572B" w:rsidRPr="0081294D">
        <w:rPr>
          <w:rFonts w:ascii="Arial" w:hAnsi="Arial" w:cs="Arial"/>
        </w:rPr>
        <w:t>’</w:t>
      </w:r>
      <w:r w:rsidR="00C877EB" w:rsidRPr="0081294D">
        <w:rPr>
          <w:rFonts w:ascii="Arial" w:hAnsi="Arial" w:cs="Arial"/>
        </w:rPr>
        <w:t>s class</w:t>
      </w:r>
      <w:r w:rsidR="00FE6233" w:rsidRPr="0081294D">
        <w:rPr>
          <w:rFonts w:ascii="Arial" w:hAnsi="Arial" w:cs="Arial"/>
        </w:rPr>
        <w:t xml:space="preserve"> used both small and big pieces of paper </w:t>
      </w:r>
      <w:r w:rsidR="00C877EB" w:rsidRPr="0081294D">
        <w:rPr>
          <w:rFonts w:ascii="Arial" w:hAnsi="Arial" w:cs="Arial"/>
        </w:rPr>
        <w:t xml:space="preserve">(the Post-it notes and A3 sheets) </w:t>
      </w:r>
      <w:r w:rsidR="00FE6233" w:rsidRPr="0081294D">
        <w:rPr>
          <w:rFonts w:ascii="Arial" w:hAnsi="Arial" w:cs="Arial"/>
        </w:rPr>
        <w:t xml:space="preserve">to record the brainstorming responses. You could also use the </w:t>
      </w:r>
      <w:r w:rsidR="00C877EB" w:rsidRPr="0081294D">
        <w:rPr>
          <w:rFonts w:ascii="Arial" w:hAnsi="Arial" w:cs="Arial"/>
        </w:rPr>
        <w:t>black</w:t>
      </w:r>
      <w:r w:rsidR="00FE6233" w:rsidRPr="0081294D">
        <w:rPr>
          <w:rFonts w:ascii="Arial" w:hAnsi="Arial" w:cs="Arial"/>
        </w:rPr>
        <w:t xml:space="preserve">board, or a flipchart – it depends on what you have available and on what you want to do next. It is helpful to be able to keep the results of the brainstorm – especially if you are using it to find out what your students already know about a particular topic. </w:t>
      </w:r>
      <w:r w:rsidR="007C70A1" w:rsidRPr="0081294D">
        <w:rPr>
          <w:rFonts w:ascii="Arial" w:hAnsi="Arial" w:cs="Arial"/>
        </w:rPr>
        <w:t xml:space="preserve">If you have recorded the brainstorm on the blackboard, you could photograph it on your mobile phone for future reference. </w:t>
      </w:r>
      <w:r w:rsidR="00FE6233" w:rsidRPr="0081294D">
        <w:rPr>
          <w:rFonts w:ascii="Arial" w:hAnsi="Arial" w:cs="Arial"/>
        </w:rPr>
        <w:t xml:space="preserve">Having a record allows both you and </w:t>
      </w:r>
      <w:r w:rsidR="00AC5BD9" w:rsidRPr="0081294D">
        <w:rPr>
          <w:rFonts w:ascii="Arial" w:hAnsi="Arial" w:cs="Arial"/>
        </w:rPr>
        <w:t>your</w:t>
      </w:r>
      <w:r w:rsidR="00FE6233" w:rsidRPr="0081294D">
        <w:rPr>
          <w:rFonts w:ascii="Arial" w:hAnsi="Arial" w:cs="Arial"/>
        </w:rPr>
        <w:t xml:space="preserve"> students to see how their thinking develops during the topic.</w:t>
      </w:r>
    </w:p>
    <w:p w:rsidR="00FE6233" w:rsidRPr="0081294D" w:rsidRDefault="00FE6233" w:rsidP="00115F04">
      <w:pPr>
        <w:pStyle w:val="Heading1"/>
        <w:spacing w:before="120" w:after="120" w:line="276" w:lineRule="auto"/>
        <w:jc w:val="left"/>
        <w:rPr>
          <w:rFonts w:ascii="Arial" w:hAnsi="Arial" w:cs="Arial"/>
        </w:rPr>
      </w:pPr>
      <w:bookmarkStart w:id="16" w:name="section4"/>
      <w:bookmarkStart w:id="17" w:name="_Toc387394876"/>
      <w:bookmarkEnd w:id="16"/>
      <w:r w:rsidRPr="0081294D">
        <w:rPr>
          <w:rFonts w:ascii="Arial" w:hAnsi="Arial" w:cs="Arial"/>
        </w:rPr>
        <w:t>4 Completing a brainstorm</w:t>
      </w:r>
      <w:bookmarkEnd w:id="17"/>
    </w:p>
    <w:p w:rsidR="00FE6233" w:rsidRPr="0081294D" w:rsidRDefault="00FE6233" w:rsidP="00115F04">
      <w:pPr>
        <w:spacing w:after="120" w:line="276" w:lineRule="auto"/>
        <w:jc w:val="left"/>
        <w:rPr>
          <w:rFonts w:ascii="Arial" w:hAnsi="Arial" w:cs="Arial"/>
        </w:rPr>
      </w:pPr>
      <w:r w:rsidRPr="0081294D">
        <w:rPr>
          <w:rFonts w:ascii="Arial" w:hAnsi="Arial" w:cs="Arial"/>
        </w:rPr>
        <w:t>Once the ideas have been generated, you need to think about how to use them. Simply generating the ideas might be enough and you can put the results of the brainstorm on the wall so your students can to refer to them. However, as you saw in Activity 1, using the ideas can lead to further creativity. During that activity, you were asked to use your brainstorm to design a homework activity and a demonstration to enhance your teaching.</w:t>
      </w:r>
    </w:p>
    <w:p w:rsidR="00D16C1B" w:rsidRPr="0081294D" w:rsidRDefault="00FE6233" w:rsidP="00115F04">
      <w:pPr>
        <w:spacing w:after="120" w:line="276" w:lineRule="auto"/>
        <w:jc w:val="left"/>
        <w:rPr>
          <w:rFonts w:ascii="Arial" w:hAnsi="Arial" w:cs="Arial"/>
        </w:rPr>
      </w:pPr>
      <w:r w:rsidRPr="0081294D">
        <w:rPr>
          <w:rFonts w:ascii="Arial" w:hAnsi="Arial" w:cs="Arial"/>
        </w:rPr>
        <w:t>There are many other methods that you can use to finalise the brainstorming process. You can ask your students to:</w:t>
      </w:r>
    </w:p>
    <w:p w:rsidR="00FE6233" w:rsidRPr="0081294D" w:rsidRDefault="00FE6233" w:rsidP="005B701D">
      <w:pPr>
        <w:pStyle w:val="ListParagraph"/>
        <w:numPr>
          <w:ilvl w:val="0"/>
          <w:numId w:val="14"/>
        </w:numPr>
        <w:spacing w:after="120" w:line="276" w:lineRule="auto"/>
        <w:ind w:left="714" w:hanging="357"/>
        <w:jc w:val="left"/>
        <w:rPr>
          <w:rFonts w:ascii="Arial" w:hAnsi="Arial" w:cs="Arial"/>
        </w:rPr>
      </w:pPr>
      <w:r w:rsidRPr="0081294D">
        <w:rPr>
          <w:rFonts w:ascii="Arial" w:hAnsi="Arial" w:cs="Arial"/>
        </w:rPr>
        <w:t>pick out the three (or five, or ten) most sensible (or important, or significant) ideas</w:t>
      </w:r>
    </w:p>
    <w:p w:rsidR="00FE6233" w:rsidRPr="0081294D" w:rsidRDefault="00FE6233" w:rsidP="005B701D">
      <w:pPr>
        <w:pStyle w:val="ListParagraph"/>
        <w:numPr>
          <w:ilvl w:val="0"/>
          <w:numId w:val="14"/>
        </w:numPr>
        <w:spacing w:after="120" w:line="276" w:lineRule="auto"/>
        <w:ind w:left="714" w:hanging="357"/>
        <w:jc w:val="left"/>
        <w:rPr>
          <w:rFonts w:ascii="Arial" w:hAnsi="Arial" w:cs="Arial"/>
        </w:rPr>
      </w:pPr>
      <w:r w:rsidRPr="0081294D">
        <w:rPr>
          <w:rFonts w:ascii="Arial" w:hAnsi="Arial" w:cs="Arial"/>
        </w:rPr>
        <w:t>look for patterns or connections</w:t>
      </w:r>
    </w:p>
    <w:p w:rsidR="00FE6233" w:rsidRPr="0081294D" w:rsidRDefault="00FE6233" w:rsidP="005B701D">
      <w:pPr>
        <w:pStyle w:val="ListParagraph"/>
        <w:numPr>
          <w:ilvl w:val="0"/>
          <w:numId w:val="14"/>
        </w:numPr>
        <w:spacing w:after="120" w:line="276" w:lineRule="auto"/>
        <w:ind w:left="714" w:hanging="357"/>
        <w:jc w:val="left"/>
        <w:rPr>
          <w:rFonts w:ascii="Arial" w:hAnsi="Arial" w:cs="Arial"/>
        </w:rPr>
      </w:pPr>
      <w:r w:rsidRPr="0081294D">
        <w:rPr>
          <w:rFonts w:ascii="Arial" w:hAnsi="Arial" w:cs="Arial"/>
        </w:rPr>
        <w:t>discuss accuracy (you may need to correct some ideas if they are scientifically incorrect)</w:t>
      </w:r>
    </w:p>
    <w:p w:rsidR="00FE6233" w:rsidRPr="0081294D" w:rsidRDefault="00FE6233" w:rsidP="005B701D">
      <w:pPr>
        <w:pStyle w:val="ListParagraph"/>
        <w:numPr>
          <w:ilvl w:val="0"/>
          <w:numId w:val="14"/>
        </w:numPr>
        <w:spacing w:after="120" w:line="276" w:lineRule="auto"/>
        <w:ind w:left="714" w:hanging="357"/>
        <w:jc w:val="left"/>
        <w:rPr>
          <w:rFonts w:ascii="Arial" w:hAnsi="Arial" w:cs="Arial"/>
        </w:rPr>
      </w:pPr>
      <w:r w:rsidRPr="0081294D">
        <w:rPr>
          <w:rFonts w:ascii="Arial" w:hAnsi="Arial" w:cs="Arial"/>
        </w:rPr>
        <w:t>write a list (the easiest but possibly the least imaginative option)</w:t>
      </w:r>
    </w:p>
    <w:p w:rsidR="00FE6233" w:rsidRPr="0081294D" w:rsidRDefault="00FE6233" w:rsidP="005B701D">
      <w:pPr>
        <w:pStyle w:val="ListParagraph"/>
        <w:numPr>
          <w:ilvl w:val="0"/>
          <w:numId w:val="14"/>
        </w:numPr>
        <w:spacing w:after="120" w:line="276" w:lineRule="auto"/>
        <w:ind w:left="714" w:hanging="357"/>
        <w:jc w:val="left"/>
        <w:rPr>
          <w:rFonts w:ascii="Arial" w:hAnsi="Arial" w:cs="Arial"/>
        </w:rPr>
      </w:pPr>
      <w:r w:rsidRPr="0081294D">
        <w:rPr>
          <w:rFonts w:ascii="Arial" w:hAnsi="Arial" w:cs="Arial"/>
        </w:rPr>
        <w:t>create a mind map or a concept map (refer to the relevant units)</w:t>
      </w:r>
    </w:p>
    <w:p w:rsidR="00FE6233" w:rsidRPr="0081294D" w:rsidRDefault="00FE6233" w:rsidP="005B701D">
      <w:pPr>
        <w:pStyle w:val="ListParagraph"/>
        <w:numPr>
          <w:ilvl w:val="0"/>
          <w:numId w:val="14"/>
        </w:numPr>
        <w:spacing w:after="120" w:line="276" w:lineRule="auto"/>
        <w:ind w:left="714" w:hanging="357"/>
        <w:jc w:val="left"/>
        <w:rPr>
          <w:rFonts w:ascii="Arial" w:hAnsi="Arial" w:cs="Arial"/>
        </w:rPr>
      </w:pPr>
      <w:r w:rsidRPr="0081294D">
        <w:rPr>
          <w:rFonts w:ascii="Arial" w:hAnsi="Arial" w:cs="Arial"/>
        </w:rPr>
        <w:t>draw a poster</w:t>
      </w:r>
    </w:p>
    <w:p w:rsidR="00FE6233" w:rsidRPr="0081294D" w:rsidRDefault="00FE6233" w:rsidP="005B701D">
      <w:pPr>
        <w:pStyle w:val="ListParagraph"/>
        <w:numPr>
          <w:ilvl w:val="0"/>
          <w:numId w:val="14"/>
        </w:numPr>
        <w:spacing w:after="120" w:line="276" w:lineRule="auto"/>
        <w:ind w:left="714" w:hanging="357"/>
        <w:jc w:val="left"/>
        <w:rPr>
          <w:rFonts w:ascii="Arial" w:hAnsi="Arial" w:cs="Arial"/>
        </w:rPr>
      </w:pPr>
      <w:r w:rsidRPr="0081294D">
        <w:rPr>
          <w:rFonts w:ascii="Arial" w:hAnsi="Arial" w:cs="Arial"/>
        </w:rPr>
        <w:t>record a voice clip (you might use a phone to do this)</w:t>
      </w:r>
    </w:p>
    <w:p w:rsidR="00FE6233" w:rsidRPr="0081294D" w:rsidRDefault="00FE6233" w:rsidP="005B701D">
      <w:pPr>
        <w:pStyle w:val="ListParagraph"/>
        <w:numPr>
          <w:ilvl w:val="0"/>
          <w:numId w:val="14"/>
        </w:numPr>
        <w:spacing w:after="120" w:line="276" w:lineRule="auto"/>
        <w:ind w:left="714" w:hanging="357"/>
        <w:jc w:val="left"/>
        <w:rPr>
          <w:rFonts w:ascii="Arial" w:hAnsi="Arial" w:cs="Arial"/>
        </w:rPr>
      </w:pPr>
      <w:r w:rsidRPr="0081294D">
        <w:rPr>
          <w:rFonts w:ascii="Arial" w:hAnsi="Arial" w:cs="Arial"/>
        </w:rPr>
        <w:t>create a cartoon to represent their final agreed selection.</w:t>
      </w:r>
    </w:p>
    <w:p w:rsidR="00FE6233" w:rsidRPr="0081294D" w:rsidRDefault="00FE6233" w:rsidP="00115F04">
      <w:pPr>
        <w:spacing w:after="120" w:line="276" w:lineRule="auto"/>
        <w:jc w:val="left"/>
        <w:rPr>
          <w:rFonts w:ascii="Arial" w:hAnsi="Arial" w:cs="Arial"/>
        </w:rPr>
      </w:pPr>
      <w:r w:rsidRPr="0081294D">
        <w:rPr>
          <w:rFonts w:ascii="Arial" w:hAnsi="Arial" w:cs="Arial"/>
        </w:rPr>
        <w:t xml:space="preserve">If you want your students to make a mind map, for example to summarise a topic, a brainstorm can provide a useful starting point. Gather ideas on the </w:t>
      </w:r>
      <w:r w:rsidR="00661744" w:rsidRPr="0081294D">
        <w:rPr>
          <w:rFonts w:ascii="Arial" w:hAnsi="Arial" w:cs="Arial"/>
        </w:rPr>
        <w:t>black</w:t>
      </w:r>
      <w:r w:rsidRPr="0081294D">
        <w:rPr>
          <w:rFonts w:ascii="Arial" w:hAnsi="Arial" w:cs="Arial"/>
        </w:rPr>
        <w:t xml:space="preserve">board, then ask </w:t>
      </w:r>
      <w:r w:rsidR="00AC5BD9" w:rsidRPr="0081294D">
        <w:rPr>
          <w:rFonts w:ascii="Arial" w:hAnsi="Arial" w:cs="Arial"/>
        </w:rPr>
        <w:t>your</w:t>
      </w:r>
      <w:r w:rsidRPr="0081294D">
        <w:rPr>
          <w:rFonts w:ascii="Arial" w:hAnsi="Arial" w:cs="Arial"/>
        </w:rPr>
        <w:t xml:space="preserve"> students to work in pairs to organise the ideas into a mind map.</w:t>
      </w:r>
    </w:p>
    <w:p w:rsidR="00FE6233" w:rsidRPr="0081294D" w:rsidRDefault="00FE6233" w:rsidP="00115F04">
      <w:pPr>
        <w:pStyle w:val="Heading1"/>
        <w:spacing w:before="120" w:after="120" w:line="276" w:lineRule="auto"/>
        <w:jc w:val="left"/>
        <w:rPr>
          <w:rFonts w:ascii="Arial" w:hAnsi="Arial" w:cs="Arial"/>
        </w:rPr>
      </w:pPr>
      <w:bookmarkStart w:id="18" w:name="section5"/>
      <w:bookmarkStart w:id="19" w:name="_Toc387394877"/>
      <w:bookmarkEnd w:id="18"/>
      <w:r w:rsidRPr="0081294D">
        <w:rPr>
          <w:rFonts w:ascii="Arial" w:hAnsi="Arial" w:cs="Arial"/>
        </w:rPr>
        <w:t xml:space="preserve">5 Running a brainstorming activity in your </w:t>
      </w:r>
      <w:r w:rsidR="00AF688F" w:rsidRPr="0081294D">
        <w:rPr>
          <w:rFonts w:ascii="Arial" w:hAnsi="Arial" w:cs="Arial"/>
        </w:rPr>
        <w:t>c</w:t>
      </w:r>
      <w:r w:rsidRPr="0081294D">
        <w:rPr>
          <w:rFonts w:ascii="Arial" w:hAnsi="Arial" w:cs="Arial"/>
        </w:rPr>
        <w:t>lassroom</w:t>
      </w:r>
      <w:bookmarkEnd w:id="19"/>
    </w:p>
    <w:p w:rsidR="00FE6233" w:rsidRPr="0081294D" w:rsidRDefault="00FE6233" w:rsidP="00115F04">
      <w:pPr>
        <w:spacing w:after="120" w:line="276" w:lineRule="auto"/>
        <w:jc w:val="left"/>
        <w:rPr>
          <w:rFonts w:ascii="Arial" w:hAnsi="Arial" w:cs="Arial"/>
        </w:rPr>
      </w:pPr>
      <w:r w:rsidRPr="0081294D">
        <w:rPr>
          <w:rFonts w:ascii="Arial" w:hAnsi="Arial" w:cs="Arial"/>
        </w:rPr>
        <w:t>The next step is to consider the practicalities of doing brainstorming in your classroom. There are three key issues:</w:t>
      </w:r>
    </w:p>
    <w:p w:rsidR="00FE6233" w:rsidRPr="0081294D" w:rsidRDefault="00FE6233" w:rsidP="00115F04">
      <w:pPr>
        <w:pStyle w:val="ListParagraph"/>
        <w:numPr>
          <w:ilvl w:val="0"/>
          <w:numId w:val="9"/>
        </w:numPr>
        <w:spacing w:after="120" w:line="276" w:lineRule="auto"/>
        <w:jc w:val="left"/>
        <w:rPr>
          <w:rFonts w:ascii="Arial" w:hAnsi="Arial" w:cs="Arial"/>
        </w:rPr>
      </w:pPr>
      <w:r w:rsidRPr="0081294D">
        <w:rPr>
          <w:rFonts w:ascii="Arial" w:hAnsi="Arial" w:cs="Arial"/>
        </w:rPr>
        <w:t>What will you do to ensure that the activity supports learning?</w:t>
      </w:r>
    </w:p>
    <w:p w:rsidR="00FE6233" w:rsidRPr="0081294D" w:rsidRDefault="00FE6233" w:rsidP="00115F04">
      <w:pPr>
        <w:pStyle w:val="ListParagraph"/>
        <w:numPr>
          <w:ilvl w:val="0"/>
          <w:numId w:val="9"/>
        </w:numPr>
        <w:spacing w:after="120" w:line="276" w:lineRule="auto"/>
        <w:jc w:val="left"/>
        <w:rPr>
          <w:rFonts w:ascii="Arial" w:hAnsi="Arial" w:cs="Arial"/>
        </w:rPr>
      </w:pPr>
      <w:r w:rsidRPr="0081294D">
        <w:rPr>
          <w:rFonts w:ascii="Arial" w:hAnsi="Arial" w:cs="Arial"/>
        </w:rPr>
        <w:t>How will you use the ideas from the brainstorm?</w:t>
      </w:r>
    </w:p>
    <w:p w:rsidR="00FE6233" w:rsidRPr="0081294D" w:rsidRDefault="00FE6233" w:rsidP="00115F04">
      <w:pPr>
        <w:pStyle w:val="ListParagraph"/>
        <w:numPr>
          <w:ilvl w:val="0"/>
          <w:numId w:val="9"/>
        </w:numPr>
        <w:spacing w:after="120" w:line="276" w:lineRule="auto"/>
        <w:jc w:val="left"/>
        <w:rPr>
          <w:rFonts w:ascii="Arial" w:hAnsi="Arial" w:cs="Arial"/>
        </w:rPr>
      </w:pPr>
      <w:r w:rsidRPr="0081294D">
        <w:rPr>
          <w:rFonts w:ascii="Arial" w:hAnsi="Arial" w:cs="Arial"/>
        </w:rPr>
        <w:t xml:space="preserve">How will you organise the classroom? Will you work with the whole class or put </w:t>
      </w:r>
      <w:r w:rsidR="00AC5BD9" w:rsidRPr="0081294D">
        <w:rPr>
          <w:rFonts w:ascii="Arial" w:hAnsi="Arial" w:cs="Arial"/>
          <w:lang w:val="en-GB"/>
        </w:rPr>
        <w:t>your</w:t>
      </w:r>
      <w:r w:rsidRPr="0081294D">
        <w:rPr>
          <w:rFonts w:ascii="Arial" w:hAnsi="Arial" w:cs="Arial"/>
        </w:rPr>
        <w:t xml:space="preserve"> students in groups? How will you organise the groups?</w:t>
      </w:r>
    </w:p>
    <w:p w:rsidR="00013D22" w:rsidRPr="0081294D" w:rsidRDefault="00FE6233" w:rsidP="00115F04">
      <w:pPr>
        <w:spacing w:after="120" w:line="276" w:lineRule="auto"/>
        <w:jc w:val="left"/>
        <w:rPr>
          <w:rFonts w:ascii="Arial" w:hAnsi="Arial" w:cs="Arial"/>
        </w:rPr>
      </w:pPr>
      <w:r w:rsidRPr="0081294D">
        <w:rPr>
          <w:rFonts w:ascii="Arial" w:hAnsi="Arial" w:cs="Arial"/>
        </w:rPr>
        <w:t>Usually</w:t>
      </w:r>
      <w:r w:rsidR="007C70A1" w:rsidRPr="0081294D">
        <w:rPr>
          <w:rFonts w:ascii="Arial" w:hAnsi="Arial" w:cs="Arial"/>
        </w:rPr>
        <w:t>,</w:t>
      </w:r>
      <w:r w:rsidRPr="0081294D">
        <w:rPr>
          <w:rFonts w:ascii="Arial" w:hAnsi="Arial" w:cs="Arial"/>
        </w:rPr>
        <w:t xml:space="preserve"> </w:t>
      </w:r>
      <w:r w:rsidR="007C70A1" w:rsidRPr="0081294D">
        <w:rPr>
          <w:rFonts w:ascii="Arial" w:hAnsi="Arial" w:cs="Arial"/>
        </w:rPr>
        <w:t>for brainstorming the</w:t>
      </w:r>
      <w:r w:rsidRPr="0081294D">
        <w:rPr>
          <w:rFonts w:ascii="Arial" w:hAnsi="Arial" w:cs="Arial"/>
        </w:rPr>
        <w:t xml:space="preserve"> groups should be as varied as possibl</w:t>
      </w:r>
      <w:r w:rsidR="007C70A1" w:rsidRPr="0081294D">
        <w:rPr>
          <w:rFonts w:ascii="Arial" w:hAnsi="Arial" w:cs="Arial"/>
        </w:rPr>
        <w:t>e in terms of gender and attainment</w:t>
      </w:r>
      <w:r w:rsidRPr="0081294D">
        <w:rPr>
          <w:rFonts w:ascii="Arial" w:hAnsi="Arial" w:cs="Arial"/>
        </w:rPr>
        <w:t>, but you can also think about sometimes</w:t>
      </w:r>
      <w:r w:rsidR="007C70A1" w:rsidRPr="0081294D">
        <w:rPr>
          <w:rFonts w:ascii="Arial" w:hAnsi="Arial" w:cs="Arial"/>
        </w:rPr>
        <w:t xml:space="preserve"> grouping students by attainment</w:t>
      </w:r>
      <w:r w:rsidRPr="0081294D">
        <w:rPr>
          <w:rFonts w:ascii="Arial" w:hAnsi="Arial" w:cs="Arial"/>
        </w:rPr>
        <w:t xml:space="preserve"> and giving them prompts of differing complexity, just to vary the activities for </w:t>
      </w:r>
      <w:r w:rsidR="00AC5BD9" w:rsidRPr="0081294D">
        <w:rPr>
          <w:rFonts w:ascii="Arial" w:hAnsi="Arial" w:cs="Arial"/>
        </w:rPr>
        <w:t>your</w:t>
      </w:r>
      <w:r w:rsidRPr="0081294D">
        <w:rPr>
          <w:rFonts w:ascii="Arial" w:hAnsi="Arial" w:cs="Arial"/>
        </w:rPr>
        <w:t xml:space="preserve"> students.</w:t>
      </w:r>
    </w:p>
    <w:tbl>
      <w:tblPr>
        <w:tblStyle w:val="TableGrid"/>
        <w:tblW w:w="0" w:type="auto"/>
        <w:tblInd w:w="108" w:type="dxa"/>
        <w:tblLook w:val="04A0" w:firstRow="1" w:lastRow="0" w:firstColumn="1" w:lastColumn="0" w:noHBand="0" w:noVBand="1"/>
      </w:tblPr>
      <w:tblGrid>
        <w:gridCol w:w="10575"/>
      </w:tblGrid>
      <w:tr w:rsidR="00D16C1B" w:rsidRPr="0081294D" w:rsidTr="00C877EB">
        <w:tc>
          <w:tcPr>
            <w:tcW w:w="10575" w:type="dxa"/>
            <w:tcBorders>
              <w:bottom w:val="single" w:sz="4" w:space="0" w:color="auto"/>
            </w:tcBorders>
            <w:shd w:val="clear" w:color="auto" w:fill="D9D9D9" w:themeFill="background1" w:themeFillShade="D9"/>
          </w:tcPr>
          <w:p w:rsidR="00D16C1B" w:rsidRPr="0081294D" w:rsidRDefault="00961593" w:rsidP="00115F04">
            <w:pPr>
              <w:pStyle w:val="Heading2"/>
              <w:spacing w:before="120" w:after="120" w:line="276" w:lineRule="auto"/>
              <w:jc w:val="left"/>
              <w:outlineLvl w:val="1"/>
              <w:rPr>
                <w:rStyle w:val="Strong"/>
                <w:rFonts w:ascii="Arial" w:hAnsi="Arial" w:cs="Arial"/>
              </w:rPr>
            </w:pPr>
            <w:r w:rsidRPr="0081294D">
              <w:rPr>
                <w:rFonts w:ascii="Arial" w:hAnsi="Arial" w:cs="Arial"/>
              </w:rPr>
              <w:br w:type="page"/>
            </w:r>
            <w:r w:rsidR="00A123B4" w:rsidRPr="0081294D">
              <w:rPr>
                <w:rFonts w:ascii="Arial" w:hAnsi="Arial" w:cs="Arial"/>
                <w:b w:val="0"/>
                <w:bCs w:val="0"/>
                <w:color w:val="000000"/>
                <w:sz w:val="21"/>
                <w:szCs w:val="21"/>
              </w:rPr>
              <w:br w:type="page"/>
            </w:r>
            <w:r w:rsidR="00D16C1B" w:rsidRPr="0081294D">
              <w:rPr>
                <w:rFonts w:ascii="Arial" w:hAnsi="Arial" w:cs="Arial"/>
              </w:rPr>
              <w:br w:type="page"/>
            </w:r>
            <w:bookmarkStart w:id="20" w:name="_Toc387394878"/>
            <w:r w:rsidR="00D16C1B" w:rsidRPr="0081294D">
              <w:rPr>
                <w:rStyle w:val="Strong"/>
                <w:rFonts w:ascii="Arial" w:hAnsi="Arial" w:cs="Arial"/>
              </w:rPr>
              <w:t xml:space="preserve">Activity 3: Planning a brainstorming activity to introduce a difficult part of the </w:t>
            </w:r>
            <w:r w:rsidR="0073572B" w:rsidRPr="0081294D">
              <w:rPr>
                <w:rStyle w:val="Strong"/>
                <w:rFonts w:ascii="Arial" w:hAnsi="Arial" w:cs="Arial"/>
              </w:rPr>
              <w:t>‘</w:t>
            </w:r>
            <w:r w:rsidR="00C877EB" w:rsidRPr="0081294D">
              <w:rPr>
                <w:rStyle w:val="Strong"/>
                <w:rFonts w:ascii="Arial" w:hAnsi="Arial" w:cs="Arial"/>
              </w:rPr>
              <w:t xml:space="preserve">force </w:t>
            </w:r>
            <w:r w:rsidR="00D16C1B" w:rsidRPr="0081294D">
              <w:rPr>
                <w:rStyle w:val="Strong"/>
                <w:rFonts w:ascii="Arial" w:hAnsi="Arial" w:cs="Arial"/>
              </w:rPr>
              <w:t>and laws of motion</w:t>
            </w:r>
            <w:r w:rsidR="0073572B" w:rsidRPr="0081294D">
              <w:rPr>
                <w:rStyle w:val="Strong"/>
                <w:rFonts w:ascii="Arial" w:hAnsi="Arial" w:cs="Arial"/>
              </w:rPr>
              <w:t>’</w:t>
            </w:r>
            <w:r w:rsidR="00D16C1B" w:rsidRPr="0081294D">
              <w:rPr>
                <w:rStyle w:val="Strong"/>
                <w:rFonts w:ascii="Arial" w:hAnsi="Arial" w:cs="Arial"/>
              </w:rPr>
              <w:t xml:space="preserve"> topic</w:t>
            </w:r>
            <w:bookmarkEnd w:id="20"/>
          </w:p>
        </w:tc>
      </w:tr>
      <w:tr w:rsidR="00D16C1B" w:rsidRPr="0081294D" w:rsidTr="00C877EB">
        <w:tc>
          <w:tcPr>
            <w:tcW w:w="10575" w:type="dxa"/>
            <w:tcBorders>
              <w:top w:val="single" w:sz="4" w:space="0" w:color="auto"/>
              <w:left w:val="single" w:sz="4" w:space="0" w:color="auto"/>
              <w:bottom w:val="single" w:sz="4" w:space="0" w:color="auto"/>
              <w:right w:val="single" w:sz="4" w:space="0" w:color="auto"/>
            </w:tcBorders>
          </w:tcPr>
          <w:p w:rsidR="00D16C1B" w:rsidRPr="0081294D" w:rsidRDefault="00D16C1B" w:rsidP="00115F04">
            <w:pPr>
              <w:spacing w:after="120" w:line="276" w:lineRule="auto"/>
              <w:jc w:val="left"/>
              <w:rPr>
                <w:rFonts w:ascii="Arial" w:hAnsi="Arial" w:cs="Arial"/>
              </w:rPr>
            </w:pPr>
            <w:r w:rsidRPr="0081294D">
              <w:rPr>
                <w:rFonts w:ascii="Arial" w:hAnsi="Arial" w:cs="Arial"/>
              </w:rPr>
              <w:t xml:space="preserve">This activity will help you to prepare a brainstorming exercise with your class on a difficult part of the </w:t>
            </w:r>
            <w:r w:rsidR="0073572B" w:rsidRPr="0081294D">
              <w:rPr>
                <w:rFonts w:ascii="Arial" w:hAnsi="Arial" w:cs="Arial"/>
              </w:rPr>
              <w:t>‘</w:t>
            </w:r>
            <w:r w:rsidR="00C877EB" w:rsidRPr="0081294D">
              <w:rPr>
                <w:rFonts w:ascii="Arial" w:hAnsi="Arial" w:cs="Arial"/>
              </w:rPr>
              <w:t xml:space="preserve">force </w:t>
            </w:r>
            <w:r w:rsidRPr="0081294D">
              <w:rPr>
                <w:rFonts w:ascii="Arial" w:hAnsi="Arial" w:cs="Arial"/>
              </w:rPr>
              <w:t>and laws of motion</w:t>
            </w:r>
            <w:r w:rsidR="0073572B" w:rsidRPr="0081294D">
              <w:rPr>
                <w:rFonts w:ascii="Arial" w:hAnsi="Arial" w:cs="Arial"/>
              </w:rPr>
              <w:t>’</w:t>
            </w:r>
            <w:r w:rsidRPr="0081294D">
              <w:rPr>
                <w:rFonts w:ascii="Arial" w:hAnsi="Arial" w:cs="Arial"/>
              </w:rPr>
              <w:t xml:space="preserve"> topic.</w:t>
            </w:r>
          </w:p>
          <w:p w:rsidR="008262A6" w:rsidRPr="0081294D" w:rsidRDefault="00D16C1B" w:rsidP="00115F04">
            <w:pPr>
              <w:spacing w:after="120" w:line="276" w:lineRule="auto"/>
              <w:jc w:val="left"/>
              <w:rPr>
                <w:rFonts w:ascii="Arial" w:hAnsi="Arial" w:cs="Arial"/>
              </w:rPr>
            </w:pPr>
            <w:r w:rsidRPr="0081294D">
              <w:rPr>
                <w:rFonts w:ascii="Arial" w:hAnsi="Arial" w:cs="Arial"/>
              </w:rPr>
              <w:t xml:space="preserve">Choose one particular aspect of the forces and motion topic that your students find difficult. For example, it could be </w:t>
            </w:r>
            <w:r w:rsidR="0073572B" w:rsidRPr="0081294D">
              <w:rPr>
                <w:rFonts w:ascii="Arial" w:hAnsi="Arial" w:cs="Arial"/>
              </w:rPr>
              <w:t>‘</w:t>
            </w:r>
            <w:r w:rsidR="00C877EB" w:rsidRPr="0081294D">
              <w:rPr>
                <w:rFonts w:ascii="Arial" w:hAnsi="Arial" w:cs="Arial"/>
              </w:rPr>
              <w:t xml:space="preserve">inertia </w:t>
            </w:r>
            <w:r w:rsidRPr="0081294D">
              <w:rPr>
                <w:rFonts w:ascii="Arial" w:hAnsi="Arial" w:cs="Arial"/>
              </w:rPr>
              <w:t>and mass</w:t>
            </w:r>
            <w:r w:rsidR="0073572B" w:rsidRPr="0081294D">
              <w:rPr>
                <w:rFonts w:ascii="Arial" w:hAnsi="Arial" w:cs="Arial"/>
              </w:rPr>
              <w:t>’</w:t>
            </w:r>
            <w:r w:rsidRPr="0081294D">
              <w:rPr>
                <w:rFonts w:ascii="Arial" w:hAnsi="Arial" w:cs="Arial"/>
              </w:rPr>
              <w:t xml:space="preserve">, </w:t>
            </w:r>
            <w:r w:rsidR="0073572B" w:rsidRPr="0081294D">
              <w:rPr>
                <w:rFonts w:ascii="Arial" w:hAnsi="Arial" w:cs="Arial"/>
              </w:rPr>
              <w:t>‘</w:t>
            </w:r>
            <w:r w:rsidR="00C877EB" w:rsidRPr="0081294D">
              <w:rPr>
                <w:rFonts w:ascii="Arial" w:hAnsi="Arial" w:cs="Arial"/>
              </w:rPr>
              <w:t xml:space="preserve">conservation </w:t>
            </w:r>
            <w:r w:rsidRPr="0081294D">
              <w:rPr>
                <w:rFonts w:ascii="Arial" w:hAnsi="Arial" w:cs="Arial"/>
              </w:rPr>
              <w:t>of momentum</w:t>
            </w:r>
            <w:r w:rsidR="0073572B" w:rsidRPr="0081294D">
              <w:rPr>
                <w:rFonts w:ascii="Arial" w:hAnsi="Arial" w:cs="Arial"/>
              </w:rPr>
              <w:t>’</w:t>
            </w:r>
            <w:r w:rsidRPr="0081294D">
              <w:rPr>
                <w:rFonts w:ascii="Arial" w:hAnsi="Arial" w:cs="Arial"/>
              </w:rPr>
              <w:t>, or any of Newton</w:t>
            </w:r>
            <w:r w:rsidR="0073572B" w:rsidRPr="0081294D">
              <w:rPr>
                <w:rFonts w:ascii="Arial" w:hAnsi="Arial" w:cs="Arial"/>
              </w:rPr>
              <w:t>’</w:t>
            </w:r>
            <w:r w:rsidRPr="0081294D">
              <w:rPr>
                <w:rFonts w:ascii="Arial" w:hAnsi="Arial" w:cs="Arial"/>
              </w:rPr>
              <w:t>s three laws of motion.</w:t>
            </w:r>
            <w:r w:rsidR="008262A6" w:rsidRPr="0081294D">
              <w:rPr>
                <w:rFonts w:ascii="Arial" w:hAnsi="Arial" w:cs="Arial"/>
              </w:rPr>
              <w:t xml:space="preserve"> </w:t>
            </w:r>
          </w:p>
          <w:p w:rsidR="00D16C1B" w:rsidRPr="0081294D" w:rsidRDefault="00D16C1B" w:rsidP="00115F04">
            <w:pPr>
              <w:spacing w:after="120" w:line="276" w:lineRule="auto"/>
              <w:jc w:val="left"/>
              <w:rPr>
                <w:rFonts w:ascii="Arial" w:hAnsi="Arial" w:cs="Arial"/>
              </w:rPr>
            </w:pPr>
            <w:r w:rsidRPr="0081294D">
              <w:rPr>
                <w:rFonts w:ascii="Arial" w:hAnsi="Arial" w:cs="Arial"/>
              </w:rPr>
              <w:t>Write down the learning outcomes that you want from the brainstorm. There should be one learning outcome related to the science that you want them to learn, and one linked to the skills you are trying to promote. For example:</w:t>
            </w:r>
          </w:p>
          <w:p w:rsidR="00D16C1B" w:rsidRPr="0081294D" w:rsidRDefault="00D16C1B" w:rsidP="00115F04">
            <w:pPr>
              <w:pStyle w:val="ListParagraph"/>
              <w:numPr>
                <w:ilvl w:val="0"/>
                <w:numId w:val="4"/>
              </w:numPr>
              <w:spacing w:after="120" w:line="276" w:lineRule="auto"/>
              <w:jc w:val="left"/>
              <w:rPr>
                <w:rFonts w:ascii="Arial" w:hAnsi="Arial" w:cs="Arial"/>
              </w:rPr>
            </w:pPr>
            <w:r w:rsidRPr="0081294D">
              <w:rPr>
                <w:rFonts w:ascii="Arial" w:hAnsi="Arial" w:cs="Arial"/>
              </w:rPr>
              <w:t xml:space="preserve">to find out what </w:t>
            </w:r>
            <w:r w:rsidR="00AC5BD9" w:rsidRPr="0081294D">
              <w:rPr>
                <w:rFonts w:ascii="Arial" w:hAnsi="Arial" w:cs="Arial"/>
                <w:lang w:val="en-GB"/>
              </w:rPr>
              <w:t>your</w:t>
            </w:r>
            <w:r w:rsidRPr="0081294D">
              <w:rPr>
                <w:rFonts w:ascii="Arial" w:hAnsi="Arial" w:cs="Arial"/>
              </w:rPr>
              <w:t xml:space="preserve"> students know and understand about mass, based on the work they did at elementary school</w:t>
            </w:r>
          </w:p>
          <w:p w:rsidR="00D16C1B" w:rsidRPr="0081294D" w:rsidRDefault="00D16C1B" w:rsidP="00115F04">
            <w:pPr>
              <w:pStyle w:val="ListParagraph"/>
              <w:numPr>
                <w:ilvl w:val="0"/>
                <w:numId w:val="4"/>
              </w:numPr>
              <w:spacing w:after="120" w:line="276" w:lineRule="auto"/>
              <w:jc w:val="left"/>
              <w:rPr>
                <w:rFonts w:ascii="Arial" w:hAnsi="Arial" w:cs="Arial"/>
              </w:rPr>
            </w:pPr>
            <w:r w:rsidRPr="0081294D">
              <w:rPr>
                <w:rFonts w:ascii="Arial" w:hAnsi="Arial" w:cs="Arial"/>
              </w:rPr>
              <w:t>to give students the opportunity to listen to each other and work collaboratively in a team.</w:t>
            </w:r>
          </w:p>
          <w:p w:rsidR="00D16C1B" w:rsidRPr="0081294D" w:rsidRDefault="00D16C1B" w:rsidP="00115F04">
            <w:pPr>
              <w:spacing w:after="120" w:line="276" w:lineRule="auto"/>
              <w:jc w:val="left"/>
              <w:rPr>
                <w:rFonts w:ascii="Arial" w:hAnsi="Arial" w:cs="Arial"/>
              </w:rPr>
            </w:pPr>
            <w:r w:rsidRPr="0081294D">
              <w:rPr>
                <w:rFonts w:ascii="Arial" w:hAnsi="Arial" w:cs="Arial"/>
              </w:rPr>
              <w:t>Think of a prompt that you can give to your students. You could use one of the ideas that you thought of in Activity 2. Make sure your prompt will interest them and start them thinking about what they already know.</w:t>
            </w:r>
            <w:r w:rsidR="008262A6" w:rsidRPr="0081294D">
              <w:rPr>
                <w:rFonts w:ascii="Arial" w:hAnsi="Arial" w:cs="Arial"/>
              </w:rPr>
              <w:t xml:space="preserve"> </w:t>
            </w:r>
            <w:r w:rsidRPr="0081294D">
              <w:rPr>
                <w:rFonts w:ascii="Arial" w:hAnsi="Arial" w:cs="Arial"/>
              </w:rPr>
              <w:t>Decide how to record and structure your students</w:t>
            </w:r>
            <w:r w:rsidR="0073572B" w:rsidRPr="0081294D">
              <w:rPr>
                <w:rFonts w:ascii="Arial" w:hAnsi="Arial" w:cs="Arial"/>
              </w:rPr>
              <w:t>’</w:t>
            </w:r>
            <w:r w:rsidRPr="0081294D">
              <w:rPr>
                <w:rFonts w:ascii="Arial" w:hAnsi="Arial" w:cs="Arial"/>
              </w:rPr>
              <w:t xml:space="preserve"> responses. Will you use large paper? Their books? The </w:t>
            </w:r>
            <w:r w:rsidR="00C877EB" w:rsidRPr="0081294D">
              <w:rPr>
                <w:rFonts w:ascii="Arial" w:hAnsi="Arial" w:cs="Arial"/>
              </w:rPr>
              <w:t>black</w:t>
            </w:r>
            <w:r w:rsidRPr="0081294D">
              <w:rPr>
                <w:rFonts w:ascii="Arial" w:hAnsi="Arial" w:cs="Arial"/>
              </w:rPr>
              <w:t>board?</w:t>
            </w:r>
          </w:p>
          <w:p w:rsidR="00D16C1B" w:rsidRPr="0081294D" w:rsidRDefault="00D16C1B" w:rsidP="00115F04">
            <w:pPr>
              <w:spacing w:after="120" w:line="276" w:lineRule="auto"/>
              <w:jc w:val="left"/>
              <w:rPr>
                <w:rFonts w:ascii="Arial" w:hAnsi="Arial" w:cs="Arial"/>
              </w:rPr>
            </w:pPr>
            <w:r w:rsidRPr="0081294D">
              <w:rPr>
                <w:rFonts w:ascii="Arial" w:hAnsi="Arial" w:cs="Arial"/>
              </w:rPr>
              <w:t>Plan how to group your students. You will need to think about how you will explain to your students what they are required to do and what the rules are. Put these rules for brainstorming on a poster so that you do not have to mention them every time.</w:t>
            </w:r>
          </w:p>
          <w:p w:rsidR="00C877EB" w:rsidRPr="0081294D" w:rsidRDefault="00D16C1B" w:rsidP="00115F04">
            <w:pPr>
              <w:spacing w:after="120" w:line="276" w:lineRule="auto"/>
              <w:jc w:val="left"/>
              <w:rPr>
                <w:rFonts w:ascii="Arial" w:hAnsi="Arial" w:cs="Arial"/>
              </w:rPr>
            </w:pPr>
            <w:r w:rsidRPr="0081294D">
              <w:rPr>
                <w:rFonts w:ascii="Arial" w:hAnsi="Arial" w:cs="Arial"/>
              </w:rPr>
              <w:t>Finally, think about what you will do next to move their learning forward.</w:t>
            </w:r>
            <w:r w:rsidR="008262A6" w:rsidRPr="0081294D">
              <w:rPr>
                <w:rFonts w:ascii="Arial" w:hAnsi="Arial" w:cs="Arial"/>
              </w:rPr>
              <w:t xml:space="preserve"> Then </w:t>
            </w:r>
            <w:r w:rsidRPr="0081294D">
              <w:rPr>
                <w:rFonts w:ascii="Arial" w:hAnsi="Arial" w:cs="Arial"/>
              </w:rPr>
              <w:t>carry out your plan at the first opportunity.</w:t>
            </w:r>
          </w:p>
        </w:tc>
      </w:tr>
    </w:tbl>
    <w:p w:rsidR="006160E2" w:rsidRPr="0081294D" w:rsidRDefault="006160E2" w:rsidP="00115F04">
      <w:pPr>
        <w:spacing w:before="0"/>
        <w:jc w:val="left"/>
        <w:rPr>
          <w:rFonts w:ascii="Arial" w:hAnsi="Arial" w:cs="Arial"/>
          <w:sz w:val="16"/>
          <w:szCs w:val="16"/>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7"/>
        <w:gridCol w:w="9308"/>
      </w:tblGrid>
      <w:tr w:rsidR="00D16C1B" w:rsidRPr="0081294D" w:rsidTr="007C70A1">
        <w:tc>
          <w:tcPr>
            <w:tcW w:w="1267" w:type="dxa"/>
          </w:tcPr>
          <w:p w:rsidR="00D16C1B" w:rsidRPr="0081294D" w:rsidRDefault="00401572" w:rsidP="00115F04">
            <w:pPr>
              <w:spacing w:after="120" w:line="276" w:lineRule="auto"/>
              <w:jc w:val="left"/>
              <w:outlineLvl w:val="3"/>
              <w:rPr>
                <w:rFonts w:ascii="Arial" w:hAnsi="Arial" w:cs="Arial"/>
                <w:b/>
                <w:bCs/>
                <w:color w:val="000000"/>
                <w:sz w:val="21"/>
                <w:szCs w:val="21"/>
              </w:rPr>
            </w:pPr>
            <w:r w:rsidRPr="0081294D">
              <w:rPr>
                <w:rFonts w:ascii="Arial" w:hAnsi="Arial" w:cs="Arial"/>
                <w:b/>
                <w:bCs/>
                <w:noProof/>
                <w:color w:val="000000"/>
                <w:sz w:val="21"/>
                <w:szCs w:val="21"/>
              </w:rPr>
              <w:drawing>
                <wp:inline distT="0" distB="0" distL="0" distR="0" wp14:anchorId="5C6B35CE" wp14:editId="17FC07D7">
                  <wp:extent cx="636621" cy="58993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bbl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4114" cy="596879"/>
                          </a:xfrm>
                          <a:prstGeom prst="rect">
                            <a:avLst/>
                          </a:prstGeom>
                        </pic:spPr>
                      </pic:pic>
                    </a:graphicData>
                  </a:graphic>
                </wp:inline>
              </w:drawing>
            </w:r>
          </w:p>
        </w:tc>
        <w:tc>
          <w:tcPr>
            <w:tcW w:w="9308" w:type="dxa"/>
          </w:tcPr>
          <w:p w:rsidR="00A138CB" w:rsidRPr="0081294D" w:rsidRDefault="00A138CB" w:rsidP="00115F04">
            <w:pPr>
              <w:pStyle w:val="Pauseforthought"/>
              <w:spacing w:line="276" w:lineRule="auto"/>
              <w:jc w:val="left"/>
              <w:rPr>
                <w:rFonts w:ascii="Arial" w:hAnsi="Arial" w:cs="Arial"/>
              </w:rPr>
            </w:pPr>
            <w:r w:rsidRPr="0081294D">
              <w:rPr>
                <w:rFonts w:ascii="Arial" w:hAnsi="Arial" w:cs="Arial"/>
              </w:rPr>
              <w:t xml:space="preserve">Pause for thought </w:t>
            </w:r>
          </w:p>
          <w:p w:rsidR="00D16C1B" w:rsidRPr="0081294D" w:rsidRDefault="00D16C1B" w:rsidP="00115F04">
            <w:pPr>
              <w:pStyle w:val="ListParagraph"/>
              <w:numPr>
                <w:ilvl w:val="0"/>
                <w:numId w:val="8"/>
              </w:numPr>
              <w:spacing w:after="120" w:line="276" w:lineRule="auto"/>
              <w:jc w:val="left"/>
              <w:rPr>
                <w:rFonts w:ascii="Arial" w:hAnsi="Arial" w:cs="Arial"/>
              </w:rPr>
            </w:pPr>
            <w:r w:rsidRPr="0081294D">
              <w:rPr>
                <w:rFonts w:ascii="Arial" w:hAnsi="Arial" w:cs="Arial"/>
              </w:rPr>
              <w:t>Did all your students participate?</w:t>
            </w:r>
          </w:p>
          <w:p w:rsidR="00D16C1B" w:rsidRPr="0081294D" w:rsidRDefault="00D16C1B" w:rsidP="00115F04">
            <w:pPr>
              <w:pStyle w:val="ListParagraph"/>
              <w:numPr>
                <w:ilvl w:val="0"/>
                <w:numId w:val="8"/>
              </w:numPr>
              <w:spacing w:after="120" w:line="276" w:lineRule="auto"/>
              <w:jc w:val="left"/>
              <w:rPr>
                <w:rFonts w:ascii="Arial" w:hAnsi="Arial" w:cs="Arial"/>
              </w:rPr>
            </w:pPr>
            <w:r w:rsidRPr="0081294D">
              <w:rPr>
                <w:rFonts w:ascii="Arial" w:hAnsi="Arial" w:cs="Arial"/>
              </w:rPr>
              <w:t>Were there any students who did not participate?</w:t>
            </w:r>
          </w:p>
          <w:p w:rsidR="00D16C1B" w:rsidRPr="0081294D" w:rsidRDefault="00D16C1B" w:rsidP="00115F04">
            <w:pPr>
              <w:pStyle w:val="ListParagraph"/>
              <w:numPr>
                <w:ilvl w:val="0"/>
                <w:numId w:val="8"/>
              </w:numPr>
              <w:spacing w:after="120" w:line="276" w:lineRule="auto"/>
              <w:jc w:val="left"/>
              <w:rPr>
                <w:rFonts w:ascii="Arial" w:hAnsi="Arial" w:cs="Arial"/>
              </w:rPr>
            </w:pPr>
            <w:r w:rsidRPr="0081294D">
              <w:rPr>
                <w:rFonts w:ascii="Arial" w:hAnsi="Arial" w:cs="Arial"/>
              </w:rPr>
              <w:t xml:space="preserve">How could you ensure they all participate next time? </w:t>
            </w:r>
          </w:p>
        </w:tc>
      </w:tr>
    </w:tbl>
    <w:p w:rsidR="007C70A1" w:rsidRPr="0081294D" w:rsidRDefault="007C70A1" w:rsidP="00115F04">
      <w:pPr>
        <w:spacing w:after="120" w:line="276" w:lineRule="auto"/>
        <w:rPr>
          <w:rFonts w:ascii="Arial" w:hAnsi="Arial" w:cs="Arial"/>
        </w:rPr>
      </w:pPr>
      <w:bookmarkStart w:id="21" w:name="section6"/>
      <w:bookmarkStart w:id="22" w:name="_Toc387394879"/>
      <w:bookmarkEnd w:id="21"/>
      <w:r w:rsidRPr="0081294D">
        <w:rPr>
          <w:rFonts w:ascii="Arial" w:hAnsi="Arial" w:cs="Arial"/>
        </w:rPr>
        <w:t>Brainstorming is an activity in which all students can participate. It gives you an opportunity to notice individuals; it can give students confidence and it is a technique that can be used flexibly. You may want to look at the key resource 'Involving all'</w:t>
      </w:r>
      <w:r w:rsidR="00D57E78">
        <w:rPr>
          <w:rFonts w:ascii="Arial" w:hAnsi="Arial" w:cs="Arial"/>
        </w:rPr>
        <w:t xml:space="preserve"> (</w:t>
      </w:r>
      <w:hyperlink r:id="rId21" w:history="1">
        <w:r w:rsidR="00D57E78" w:rsidRPr="003B5139">
          <w:rPr>
            <w:rStyle w:val="Hyperlink"/>
            <w:rFonts w:ascii="Arial" w:hAnsi="Arial" w:cs="Arial"/>
          </w:rPr>
          <w:t>http://tinyurl.com/kr-involvingall</w:t>
        </w:r>
      </w:hyperlink>
      <w:r w:rsidR="00D57E78">
        <w:rPr>
          <w:rFonts w:ascii="Arial" w:hAnsi="Arial" w:cs="Arial"/>
        </w:rPr>
        <w:t>)</w:t>
      </w:r>
      <w:r w:rsidRPr="0081294D">
        <w:rPr>
          <w:rFonts w:ascii="Arial" w:hAnsi="Arial" w:cs="Arial"/>
        </w:rPr>
        <w:t>.</w:t>
      </w:r>
      <w:r w:rsidR="00D57E78">
        <w:rPr>
          <w:rFonts w:ascii="Arial" w:hAnsi="Arial" w:cs="Arial"/>
        </w:rPr>
        <w:t xml:space="preserve"> </w:t>
      </w:r>
    </w:p>
    <w:tbl>
      <w:tblPr>
        <w:tblStyle w:val="TableGrid"/>
        <w:tblW w:w="0" w:type="auto"/>
        <w:tblInd w:w="108" w:type="dxa"/>
        <w:tblLook w:val="04A0" w:firstRow="1" w:lastRow="0" w:firstColumn="1" w:lastColumn="0" w:noHBand="0" w:noVBand="1"/>
      </w:tblPr>
      <w:tblGrid>
        <w:gridCol w:w="1266"/>
        <w:gridCol w:w="9309"/>
      </w:tblGrid>
      <w:tr w:rsidR="007C70A1" w:rsidRPr="0081294D" w:rsidTr="00C8454F">
        <w:trPr>
          <w:trHeight w:val="1039"/>
        </w:trPr>
        <w:tc>
          <w:tcPr>
            <w:tcW w:w="1266" w:type="dxa"/>
            <w:tcBorders>
              <w:top w:val="nil"/>
              <w:left w:val="nil"/>
              <w:bottom w:val="nil"/>
              <w:right w:val="nil"/>
            </w:tcBorders>
          </w:tcPr>
          <w:p w:rsidR="007C70A1" w:rsidRPr="0081294D" w:rsidRDefault="007C70A1" w:rsidP="00115F04">
            <w:pPr>
              <w:spacing w:after="120" w:line="276" w:lineRule="auto"/>
              <w:rPr>
                <w:rFonts w:ascii="Arial" w:hAnsi="Arial" w:cs="Arial"/>
                <w:lang w:eastAsia="en-US"/>
              </w:rPr>
            </w:pPr>
            <w:r w:rsidRPr="0081294D">
              <w:rPr>
                <w:rFonts w:ascii="Arial" w:hAnsi="Arial" w:cs="Arial"/>
                <w:noProof/>
              </w:rPr>
              <w:drawing>
                <wp:inline distT="0" distB="0" distL="0" distR="0" wp14:anchorId="3AC57B14" wp14:editId="450F7C0B">
                  <wp:extent cx="663678" cy="663678"/>
                  <wp:effectExtent l="0" t="0" r="3175" b="0"/>
                  <wp:docPr id="13" name="Picture 6" descr="C:\Users\kn887\AppData\Local\Microsoft\Windows\Temporary Internet Files\Content.IE5\EPOMWXLY\MC90043265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C:\Users\kn887\AppData\Local\Microsoft\Windows\Temporary Internet Files\Content.IE5\EPOMWXLY\MC900432653[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63595" cy="663595"/>
                          </a:xfrm>
                          <a:prstGeom prst="rect">
                            <a:avLst/>
                          </a:prstGeom>
                          <a:noFill/>
                          <a:extLst/>
                        </pic:spPr>
                      </pic:pic>
                    </a:graphicData>
                  </a:graphic>
                </wp:inline>
              </w:drawing>
            </w:r>
          </w:p>
        </w:tc>
        <w:tc>
          <w:tcPr>
            <w:tcW w:w="9309" w:type="dxa"/>
            <w:tcBorders>
              <w:top w:val="nil"/>
              <w:left w:val="nil"/>
              <w:bottom w:val="nil"/>
              <w:right w:val="nil"/>
            </w:tcBorders>
          </w:tcPr>
          <w:p w:rsidR="007C70A1" w:rsidRDefault="007C70A1" w:rsidP="00115F04">
            <w:pPr>
              <w:pStyle w:val="Pauseforthought"/>
              <w:keepNext w:val="0"/>
              <w:spacing w:line="276" w:lineRule="auto"/>
              <w:rPr>
                <w:rFonts w:ascii="Arial" w:hAnsi="Arial" w:cs="Arial"/>
                <w:lang w:eastAsia="en-US"/>
              </w:rPr>
            </w:pPr>
            <w:r w:rsidRPr="0081294D">
              <w:rPr>
                <w:rFonts w:ascii="Arial" w:hAnsi="Arial" w:cs="Arial"/>
                <w:lang w:eastAsia="en-US"/>
              </w:rPr>
              <w:t>Video: Involving all</w:t>
            </w:r>
          </w:p>
          <w:p w:rsidR="009F25A1" w:rsidRPr="009F25A1" w:rsidRDefault="00E2524F" w:rsidP="00115F04">
            <w:pPr>
              <w:pStyle w:val="Pauseforthought"/>
              <w:keepNext w:val="0"/>
              <w:spacing w:line="276" w:lineRule="auto"/>
              <w:rPr>
                <w:rFonts w:ascii="Arial" w:hAnsi="Arial" w:cs="Arial"/>
                <w:sz w:val="22"/>
                <w:szCs w:val="22"/>
                <w:lang w:eastAsia="en-US"/>
              </w:rPr>
            </w:pPr>
            <w:hyperlink r:id="rId22" w:history="1">
              <w:r w:rsidR="009F25A1" w:rsidRPr="009F25A1">
                <w:rPr>
                  <w:rStyle w:val="Hyperlink"/>
                  <w:rFonts w:ascii="Arial" w:hAnsi="Arial" w:cs="Arial"/>
                  <w:sz w:val="22"/>
                  <w:szCs w:val="22"/>
                </w:rPr>
                <w:t>http://tinyurl.com/video-involvingall</w:t>
              </w:r>
            </w:hyperlink>
            <w:r w:rsidR="009F25A1" w:rsidRPr="009F25A1">
              <w:rPr>
                <w:rFonts w:ascii="Arial" w:hAnsi="Arial" w:cs="Arial"/>
                <w:sz w:val="22"/>
                <w:szCs w:val="22"/>
              </w:rPr>
              <w:t xml:space="preserve"> </w:t>
            </w:r>
          </w:p>
        </w:tc>
      </w:tr>
    </w:tbl>
    <w:p w:rsidR="00FE6233" w:rsidRPr="0081294D" w:rsidRDefault="00FE6233" w:rsidP="00115F04">
      <w:pPr>
        <w:pStyle w:val="Heading1"/>
        <w:spacing w:before="120" w:after="120" w:line="276" w:lineRule="auto"/>
        <w:jc w:val="left"/>
        <w:rPr>
          <w:rFonts w:ascii="Arial" w:hAnsi="Arial" w:cs="Arial"/>
        </w:rPr>
      </w:pPr>
      <w:r w:rsidRPr="0081294D">
        <w:rPr>
          <w:rFonts w:ascii="Arial" w:hAnsi="Arial" w:cs="Arial"/>
        </w:rPr>
        <w:t>6 Different approaches to brainstorming</w:t>
      </w:r>
      <w:bookmarkEnd w:id="22"/>
    </w:p>
    <w:p w:rsidR="0094508C" w:rsidRPr="0081294D" w:rsidRDefault="00FE6233" w:rsidP="00115F04">
      <w:pPr>
        <w:spacing w:after="120" w:line="276" w:lineRule="auto"/>
        <w:jc w:val="left"/>
        <w:rPr>
          <w:rFonts w:ascii="Arial" w:hAnsi="Arial" w:cs="Arial"/>
        </w:rPr>
      </w:pPr>
      <w:r w:rsidRPr="0081294D">
        <w:rPr>
          <w:rFonts w:ascii="Arial" w:hAnsi="Arial" w:cs="Arial"/>
        </w:rPr>
        <w:t>Read here a teacher</w:t>
      </w:r>
      <w:r w:rsidR="0073572B" w:rsidRPr="0081294D">
        <w:rPr>
          <w:rFonts w:ascii="Arial" w:hAnsi="Arial" w:cs="Arial"/>
        </w:rPr>
        <w:t>’</w:t>
      </w:r>
      <w:r w:rsidRPr="0081294D">
        <w:rPr>
          <w:rFonts w:ascii="Arial" w:hAnsi="Arial" w:cs="Arial"/>
        </w:rPr>
        <w:t>s account of how he used the brainstorm technique with his class.</w:t>
      </w:r>
    </w:p>
    <w:tbl>
      <w:tblPr>
        <w:tblStyle w:val="TableGrid"/>
        <w:tblW w:w="0" w:type="auto"/>
        <w:tblInd w:w="108" w:type="dxa"/>
        <w:tblBorders>
          <w:top w:val="none" w:sz="0" w:space="0" w:color="auto"/>
          <w:left w:val="threeDEmboss" w:sz="12" w:space="0" w:color="4F81BD" w:themeColor="accent1"/>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5"/>
      </w:tblGrid>
      <w:tr w:rsidR="00D16C1B" w:rsidRPr="0081294D" w:rsidTr="00D16C1B">
        <w:tc>
          <w:tcPr>
            <w:tcW w:w="10800" w:type="dxa"/>
          </w:tcPr>
          <w:p w:rsidR="00D16C1B" w:rsidRPr="0081294D" w:rsidRDefault="00D16C1B" w:rsidP="00115F04">
            <w:pPr>
              <w:pStyle w:val="CasestudyHeading"/>
              <w:spacing w:after="120" w:line="276" w:lineRule="auto"/>
              <w:jc w:val="left"/>
              <w:rPr>
                <w:rFonts w:ascii="Arial" w:hAnsi="Arial" w:cs="Arial"/>
              </w:rPr>
            </w:pPr>
            <w:r w:rsidRPr="0081294D">
              <w:rPr>
                <w:rFonts w:ascii="Arial" w:hAnsi="Arial" w:cs="Arial"/>
              </w:rPr>
              <w:t>Case Study 2: Mr Prashad reflects on running his first brainstorming session</w:t>
            </w:r>
          </w:p>
          <w:p w:rsidR="00D16C1B" w:rsidRPr="0081294D" w:rsidRDefault="00D16C1B" w:rsidP="00115F04">
            <w:pPr>
              <w:spacing w:after="120" w:line="276" w:lineRule="auto"/>
              <w:jc w:val="left"/>
              <w:rPr>
                <w:rFonts w:ascii="Arial" w:hAnsi="Arial" w:cs="Arial"/>
                <w:i/>
              </w:rPr>
            </w:pPr>
            <w:r w:rsidRPr="0081294D">
              <w:rPr>
                <w:rFonts w:ascii="Arial" w:hAnsi="Arial" w:cs="Arial"/>
                <w:i/>
              </w:rPr>
              <w:t>Mr Prashad was about to start teaching forces to his Class IX students. He decided to adapt some of the ideas he had read about in this unit to run a brainstorming session.</w:t>
            </w:r>
          </w:p>
          <w:p w:rsidR="00D16C1B" w:rsidRPr="0081294D" w:rsidRDefault="00D16C1B" w:rsidP="00115F04">
            <w:pPr>
              <w:spacing w:after="120" w:line="276" w:lineRule="auto"/>
              <w:jc w:val="left"/>
              <w:rPr>
                <w:rFonts w:ascii="Arial" w:hAnsi="Arial" w:cs="Arial"/>
              </w:rPr>
            </w:pPr>
            <w:r w:rsidRPr="0081294D">
              <w:rPr>
                <w:rFonts w:ascii="Arial" w:hAnsi="Arial" w:cs="Arial"/>
              </w:rPr>
              <w:t xml:space="preserve">I organised </w:t>
            </w:r>
            <w:r w:rsidR="00AC5BD9" w:rsidRPr="0081294D">
              <w:rPr>
                <w:rFonts w:ascii="Arial" w:hAnsi="Arial" w:cs="Arial"/>
              </w:rPr>
              <w:t>my</w:t>
            </w:r>
            <w:r w:rsidRPr="0081294D">
              <w:rPr>
                <w:rFonts w:ascii="Arial" w:hAnsi="Arial" w:cs="Arial"/>
              </w:rPr>
              <w:t xml:space="preserve"> students into their usual groups. I gave each group a small ball</w:t>
            </w:r>
            <w:r w:rsidR="008262A6" w:rsidRPr="0081294D">
              <w:rPr>
                <w:rFonts w:ascii="Arial" w:hAnsi="Arial" w:cs="Arial"/>
              </w:rPr>
              <w:t>,</w:t>
            </w:r>
            <w:r w:rsidRPr="0081294D">
              <w:rPr>
                <w:rFonts w:ascii="Arial" w:hAnsi="Arial" w:cs="Arial"/>
              </w:rPr>
              <w:t xml:space="preserve"> which was placed on the desk in the middle of the group. I also gave each group a large piece of paper and asked for a volunteer in each group to act as scribe. In the middle of the page they wrote the word </w:t>
            </w:r>
            <w:r w:rsidR="0073572B" w:rsidRPr="0081294D">
              <w:rPr>
                <w:rFonts w:ascii="Arial" w:hAnsi="Arial" w:cs="Arial"/>
              </w:rPr>
              <w:t>‘</w:t>
            </w:r>
            <w:r w:rsidRPr="0081294D">
              <w:rPr>
                <w:rFonts w:ascii="Arial" w:hAnsi="Arial" w:cs="Arial"/>
              </w:rPr>
              <w:t>Force</w:t>
            </w:r>
            <w:r w:rsidR="0073572B" w:rsidRPr="0081294D">
              <w:rPr>
                <w:rFonts w:ascii="Arial" w:hAnsi="Arial" w:cs="Arial"/>
              </w:rPr>
              <w:t>’</w:t>
            </w:r>
            <w:r w:rsidRPr="0081294D">
              <w:rPr>
                <w:rFonts w:ascii="Arial" w:hAnsi="Arial" w:cs="Arial"/>
              </w:rPr>
              <w:t>.</w:t>
            </w:r>
          </w:p>
          <w:p w:rsidR="00D16C1B" w:rsidRPr="0081294D" w:rsidRDefault="00D16C1B" w:rsidP="00115F04">
            <w:pPr>
              <w:spacing w:after="120" w:line="276" w:lineRule="auto"/>
              <w:jc w:val="left"/>
              <w:rPr>
                <w:rFonts w:ascii="Arial" w:hAnsi="Arial" w:cs="Arial"/>
              </w:rPr>
            </w:pPr>
            <w:r w:rsidRPr="0081294D">
              <w:rPr>
                <w:rFonts w:ascii="Arial" w:hAnsi="Arial" w:cs="Arial"/>
              </w:rPr>
              <w:t xml:space="preserve">I </w:t>
            </w:r>
            <w:r w:rsidR="00067D89" w:rsidRPr="0081294D">
              <w:rPr>
                <w:rFonts w:ascii="Arial" w:hAnsi="Arial" w:cs="Arial"/>
              </w:rPr>
              <w:t>asked</w:t>
            </w:r>
            <w:r w:rsidRPr="0081294D">
              <w:rPr>
                <w:rFonts w:ascii="Arial" w:hAnsi="Arial" w:cs="Arial"/>
              </w:rPr>
              <w:t xml:space="preserve"> three groups to think of as many ways as they could to start the ball rolling. I </w:t>
            </w:r>
            <w:r w:rsidR="00067D89" w:rsidRPr="0081294D">
              <w:rPr>
                <w:rFonts w:ascii="Arial" w:hAnsi="Arial" w:cs="Arial"/>
              </w:rPr>
              <w:t>asked</w:t>
            </w:r>
            <w:r w:rsidRPr="0081294D">
              <w:rPr>
                <w:rFonts w:ascii="Arial" w:hAnsi="Arial" w:cs="Arial"/>
              </w:rPr>
              <w:t xml:space="preserve"> the other three groups to think of as many ways as they could to stop a rolling ball. They got into discussion very quickly, brainstorming lots of ideas and using the ball to demonstrate to each other and think about new ideas between them. I was pleased to see that even the quieter students offered suggestions and often there was laughter at some of the more bizarre ideas.</w:t>
            </w:r>
          </w:p>
          <w:p w:rsidR="00D16C1B" w:rsidRPr="0081294D" w:rsidRDefault="00D16C1B" w:rsidP="00115F04">
            <w:pPr>
              <w:spacing w:after="120" w:line="276" w:lineRule="auto"/>
              <w:jc w:val="left"/>
              <w:rPr>
                <w:rFonts w:ascii="Arial" w:hAnsi="Arial" w:cs="Arial"/>
              </w:rPr>
            </w:pPr>
            <w:r w:rsidRPr="0081294D">
              <w:rPr>
                <w:rFonts w:ascii="Arial" w:hAnsi="Arial" w:cs="Arial"/>
              </w:rPr>
              <w:t>After ten minutes I paused the discussions and asked them</w:t>
            </w:r>
            <w:r w:rsidR="00067D89" w:rsidRPr="0081294D">
              <w:rPr>
                <w:rFonts w:ascii="Arial" w:hAnsi="Arial" w:cs="Arial"/>
              </w:rPr>
              <w:t>,</w:t>
            </w:r>
            <w:r w:rsidRPr="0081294D">
              <w:rPr>
                <w:rFonts w:ascii="Arial" w:hAnsi="Arial" w:cs="Arial"/>
              </w:rPr>
              <w:t xml:space="preserve"> </w:t>
            </w:r>
            <w:r w:rsidR="00067D89" w:rsidRPr="0081294D">
              <w:rPr>
                <w:rFonts w:ascii="Arial" w:hAnsi="Arial" w:cs="Arial"/>
              </w:rPr>
              <w:t>‘W</w:t>
            </w:r>
            <w:r w:rsidRPr="0081294D">
              <w:rPr>
                <w:rFonts w:ascii="Arial" w:hAnsi="Arial" w:cs="Arial"/>
              </w:rPr>
              <w:t xml:space="preserve">hat </w:t>
            </w:r>
            <w:r w:rsidR="00067D89" w:rsidRPr="0081294D">
              <w:rPr>
                <w:rFonts w:ascii="Arial" w:hAnsi="Arial" w:cs="Arial"/>
              </w:rPr>
              <w:t xml:space="preserve">is your </w:t>
            </w:r>
            <w:r w:rsidRPr="0081294D">
              <w:rPr>
                <w:rFonts w:ascii="Arial" w:hAnsi="Arial" w:cs="Arial"/>
              </w:rPr>
              <w:t xml:space="preserve">favourite idea, how might </w:t>
            </w:r>
            <w:r w:rsidR="00067D89" w:rsidRPr="0081294D">
              <w:rPr>
                <w:rFonts w:ascii="Arial" w:hAnsi="Arial" w:cs="Arial"/>
              </w:rPr>
              <w:t xml:space="preserve">you </w:t>
            </w:r>
            <w:r w:rsidRPr="0081294D">
              <w:rPr>
                <w:rFonts w:ascii="Arial" w:hAnsi="Arial" w:cs="Arial"/>
              </w:rPr>
              <w:t xml:space="preserve">demonstrate it to the rest of the class and who </w:t>
            </w:r>
            <w:r w:rsidR="00067D89" w:rsidRPr="0081294D">
              <w:rPr>
                <w:rFonts w:ascii="Arial" w:hAnsi="Arial" w:cs="Arial"/>
              </w:rPr>
              <w:t xml:space="preserve">will your </w:t>
            </w:r>
            <w:r w:rsidRPr="0081294D">
              <w:rPr>
                <w:rFonts w:ascii="Arial" w:hAnsi="Arial" w:cs="Arial"/>
              </w:rPr>
              <w:t>demonstrator be</w:t>
            </w:r>
            <w:r w:rsidR="00067D89" w:rsidRPr="0081294D">
              <w:rPr>
                <w:rFonts w:ascii="Arial" w:hAnsi="Arial" w:cs="Arial"/>
              </w:rPr>
              <w:t>?’</w:t>
            </w:r>
            <w:r w:rsidRPr="0081294D">
              <w:rPr>
                <w:rFonts w:ascii="Arial" w:hAnsi="Arial" w:cs="Arial"/>
              </w:rPr>
              <w:t xml:space="preserve"> Each group then came and demonstrated, so we had three very different examples of how a ball might start rolling and what could stop it.</w:t>
            </w:r>
          </w:p>
          <w:p w:rsidR="00D16C1B" w:rsidRPr="0081294D" w:rsidRDefault="00D16C1B" w:rsidP="00115F04">
            <w:pPr>
              <w:spacing w:after="120" w:line="276" w:lineRule="auto"/>
              <w:jc w:val="left"/>
              <w:rPr>
                <w:rFonts w:ascii="Arial" w:hAnsi="Arial" w:cs="Arial"/>
              </w:rPr>
            </w:pPr>
            <w:r w:rsidRPr="0081294D">
              <w:rPr>
                <w:rFonts w:ascii="Arial" w:hAnsi="Arial" w:cs="Arial"/>
              </w:rPr>
              <w:t xml:space="preserve">Back in their groups I then </w:t>
            </w:r>
            <w:r w:rsidR="00067D89" w:rsidRPr="0081294D">
              <w:rPr>
                <w:rFonts w:ascii="Arial" w:hAnsi="Arial" w:cs="Arial"/>
              </w:rPr>
              <w:t>told</w:t>
            </w:r>
            <w:r w:rsidRPr="0081294D">
              <w:rPr>
                <w:rFonts w:ascii="Arial" w:hAnsi="Arial" w:cs="Arial"/>
              </w:rPr>
              <w:t xml:space="preserve"> them</w:t>
            </w:r>
            <w:r w:rsidR="00067D89" w:rsidRPr="0081294D">
              <w:rPr>
                <w:rFonts w:ascii="Arial" w:hAnsi="Arial" w:cs="Arial"/>
              </w:rPr>
              <w:t>, ‘L</w:t>
            </w:r>
            <w:r w:rsidRPr="0081294D">
              <w:rPr>
                <w:rFonts w:ascii="Arial" w:hAnsi="Arial" w:cs="Arial"/>
              </w:rPr>
              <w:t xml:space="preserve">ook at </w:t>
            </w:r>
            <w:r w:rsidR="00067D89" w:rsidRPr="0081294D">
              <w:rPr>
                <w:rFonts w:ascii="Arial" w:hAnsi="Arial" w:cs="Arial"/>
              </w:rPr>
              <w:t xml:space="preserve">your </w:t>
            </w:r>
            <w:r w:rsidRPr="0081294D">
              <w:rPr>
                <w:rFonts w:ascii="Arial" w:hAnsi="Arial" w:cs="Arial"/>
              </w:rPr>
              <w:t xml:space="preserve">brainstorm list, think about the demonstrations and decide what all </w:t>
            </w:r>
            <w:r w:rsidR="00067D89" w:rsidRPr="0081294D">
              <w:rPr>
                <w:rFonts w:ascii="Arial" w:hAnsi="Arial" w:cs="Arial"/>
              </w:rPr>
              <w:t>your suggestions have</w:t>
            </w:r>
            <w:r w:rsidRPr="0081294D">
              <w:rPr>
                <w:rFonts w:ascii="Arial" w:hAnsi="Arial" w:cs="Arial"/>
              </w:rPr>
              <w:t xml:space="preserve"> in common.</w:t>
            </w:r>
            <w:r w:rsidR="00067D89" w:rsidRPr="0081294D">
              <w:rPr>
                <w:rFonts w:ascii="Arial" w:hAnsi="Arial" w:cs="Arial"/>
              </w:rPr>
              <w:t>’</w:t>
            </w:r>
            <w:r w:rsidRPr="0081294D">
              <w:rPr>
                <w:rFonts w:ascii="Arial" w:hAnsi="Arial" w:cs="Arial"/>
              </w:rPr>
              <w:t xml:space="preserve"> I asked each group what conclusions they had come to and then linked their responses (that the ball only started moving or stopped moving because of a force) to the forces diagram that I had on a poster.</w:t>
            </w:r>
          </w:p>
          <w:p w:rsidR="00D16C1B" w:rsidRPr="0081294D" w:rsidRDefault="00D16C1B" w:rsidP="00115F04">
            <w:pPr>
              <w:spacing w:after="120" w:line="276" w:lineRule="auto"/>
              <w:jc w:val="left"/>
              <w:rPr>
                <w:rFonts w:ascii="Arial" w:hAnsi="Arial" w:cs="Arial"/>
                <w:color w:val="333333"/>
                <w:sz w:val="21"/>
                <w:szCs w:val="21"/>
              </w:rPr>
            </w:pPr>
            <w:r w:rsidRPr="0081294D">
              <w:rPr>
                <w:rFonts w:ascii="Arial" w:hAnsi="Arial" w:cs="Arial"/>
              </w:rPr>
              <w:t>This brainstorming activity was now over, but I was confident that they really understood Newton</w:t>
            </w:r>
            <w:r w:rsidR="0073572B" w:rsidRPr="0081294D">
              <w:rPr>
                <w:rFonts w:ascii="Arial" w:hAnsi="Arial" w:cs="Arial"/>
              </w:rPr>
              <w:t>’</w:t>
            </w:r>
            <w:r w:rsidRPr="0081294D">
              <w:rPr>
                <w:rFonts w:ascii="Arial" w:hAnsi="Arial" w:cs="Arial"/>
              </w:rPr>
              <w:t>s first law of motion. I asked students to bring their pieces of paper and their balls to the front and we put the brainstorm lists on the wall in case we needed to look at them again. I was really impressed with how creative their responses were.</w:t>
            </w:r>
          </w:p>
        </w:tc>
      </w:tr>
    </w:tbl>
    <w:p w:rsidR="00FE6233" w:rsidRPr="0081294D" w:rsidRDefault="00FE6233" w:rsidP="00115F04">
      <w:pPr>
        <w:spacing w:after="120" w:line="276" w:lineRule="auto"/>
        <w:jc w:val="left"/>
        <w:rPr>
          <w:rFonts w:ascii="Arial" w:hAnsi="Arial" w:cs="Arial"/>
        </w:rPr>
      </w:pPr>
      <w:r w:rsidRPr="0081294D">
        <w:rPr>
          <w:rFonts w:ascii="Arial" w:hAnsi="Arial" w:cs="Arial"/>
        </w:rPr>
        <w:t xml:space="preserve">Mr Prashad took an idea from this unit and adapted it. Many successful teachers have this ability to </w:t>
      </w:r>
      <w:r w:rsidR="0073572B" w:rsidRPr="0081294D">
        <w:rPr>
          <w:rFonts w:ascii="Arial" w:hAnsi="Arial" w:cs="Arial"/>
        </w:rPr>
        <w:t>‘</w:t>
      </w:r>
      <w:r w:rsidRPr="0081294D">
        <w:rPr>
          <w:rFonts w:ascii="Arial" w:hAnsi="Arial" w:cs="Arial"/>
        </w:rPr>
        <w:t>borrow</w:t>
      </w:r>
      <w:r w:rsidR="0073572B" w:rsidRPr="0081294D">
        <w:rPr>
          <w:rFonts w:ascii="Arial" w:hAnsi="Arial" w:cs="Arial"/>
        </w:rPr>
        <w:t>’</w:t>
      </w:r>
      <w:r w:rsidRPr="0081294D">
        <w:rPr>
          <w:rFonts w:ascii="Arial" w:hAnsi="Arial" w:cs="Arial"/>
        </w:rPr>
        <w:t xml:space="preserve"> or adapt teaching techniques they see being used in other lessons or contexts for their own class. The discussion following a brainstorm is very helpful for learning because the students work with each other to construct the answers rather than being told the answer by the teacher.</w:t>
      </w:r>
    </w:p>
    <w:p w:rsidR="00FE6233" w:rsidRPr="0081294D" w:rsidRDefault="00FE6233" w:rsidP="00115F04">
      <w:pPr>
        <w:pStyle w:val="Heading1"/>
        <w:spacing w:before="120" w:after="120" w:line="276" w:lineRule="auto"/>
        <w:jc w:val="left"/>
        <w:rPr>
          <w:rFonts w:ascii="Arial" w:hAnsi="Arial" w:cs="Arial"/>
        </w:rPr>
      </w:pPr>
      <w:bookmarkStart w:id="23" w:name="section7"/>
      <w:bookmarkStart w:id="24" w:name="_Toc387394880"/>
      <w:bookmarkEnd w:id="23"/>
      <w:r w:rsidRPr="0081294D">
        <w:rPr>
          <w:rFonts w:ascii="Arial" w:hAnsi="Arial" w:cs="Arial"/>
        </w:rPr>
        <w:t>7 Summary</w:t>
      </w:r>
      <w:bookmarkEnd w:id="24"/>
    </w:p>
    <w:p w:rsidR="00FE6233" w:rsidRPr="0081294D" w:rsidRDefault="00FE6233" w:rsidP="00115F04">
      <w:pPr>
        <w:spacing w:after="120" w:line="276" w:lineRule="auto"/>
        <w:jc w:val="left"/>
        <w:rPr>
          <w:rFonts w:ascii="Arial" w:hAnsi="Arial" w:cs="Arial"/>
        </w:rPr>
      </w:pPr>
      <w:r w:rsidRPr="0081294D">
        <w:rPr>
          <w:rFonts w:ascii="Arial" w:hAnsi="Arial" w:cs="Arial"/>
        </w:rPr>
        <w:t>This unit has explored ways of giving you and your students a technique that supports creative thinking skills, and helps you to find out about your students</w:t>
      </w:r>
      <w:r w:rsidR="0073572B" w:rsidRPr="0081294D">
        <w:rPr>
          <w:rFonts w:ascii="Arial" w:hAnsi="Arial" w:cs="Arial"/>
        </w:rPr>
        <w:t>’</w:t>
      </w:r>
      <w:r w:rsidRPr="0081294D">
        <w:rPr>
          <w:rFonts w:ascii="Arial" w:hAnsi="Arial" w:cs="Arial"/>
        </w:rPr>
        <w:t xml:space="preserve"> thinking and prior knowledge. This technique is known as brainstorming.</w:t>
      </w:r>
    </w:p>
    <w:p w:rsidR="00FE6233" w:rsidRPr="0081294D" w:rsidRDefault="00FE6233" w:rsidP="00115F04">
      <w:pPr>
        <w:spacing w:after="120" w:line="276" w:lineRule="auto"/>
        <w:jc w:val="left"/>
        <w:rPr>
          <w:rFonts w:ascii="Arial" w:hAnsi="Arial" w:cs="Arial"/>
        </w:rPr>
      </w:pPr>
      <w:r w:rsidRPr="0081294D">
        <w:rPr>
          <w:rFonts w:ascii="Arial" w:hAnsi="Arial" w:cs="Arial"/>
        </w:rPr>
        <w:t>Brainstorming can be used to support science learning in any topic. It is particularly useful as a way of revising previous topics.</w:t>
      </w:r>
      <w:r w:rsidR="007C70A1" w:rsidRPr="0081294D">
        <w:rPr>
          <w:rFonts w:ascii="Arial" w:hAnsi="Arial" w:cs="Arial"/>
        </w:rPr>
        <w:t xml:space="preserve"> It is also a good way of involving all your students in the lesson and </w:t>
      </w:r>
      <w:r w:rsidR="005B701D" w:rsidRPr="0081294D">
        <w:rPr>
          <w:rFonts w:ascii="Arial" w:hAnsi="Arial" w:cs="Arial"/>
        </w:rPr>
        <w:t>o</w:t>
      </w:r>
      <w:r w:rsidR="007C70A1" w:rsidRPr="0081294D">
        <w:rPr>
          <w:rFonts w:ascii="Arial" w:hAnsi="Arial" w:cs="Arial"/>
        </w:rPr>
        <w:t xml:space="preserve">f promoting </w:t>
      </w:r>
      <w:r w:rsidR="007B1FEA" w:rsidRPr="0081294D">
        <w:rPr>
          <w:rFonts w:ascii="Arial" w:hAnsi="Arial" w:cs="Arial"/>
        </w:rPr>
        <w:t xml:space="preserve">'talk </w:t>
      </w:r>
      <w:r w:rsidR="007C70A1" w:rsidRPr="0081294D">
        <w:rPr>
          <w:rFonts w:ascii="Arial" w:hAnsi="Arial" w:cs="Arial"/>
        </w:rPr>
        <w:t>for learning'.</w:t>
      </w:r>
    </w:p>
    <w:p w:rsidR="008262A6" w:rsidRPr="0081294D" w:rsidRDefault="00FE6233" w:rsidP="00115F04">
      <w:pPr>
        <w:spacing w:after="120" w:line="276" w:lineRule="auto"/>
        <w:jc w:val="left"/>
        <w:rPr>
          <w:rFonts w:ascii="Arial" w:hAnsi="Arial" w:cs="Arial"/>
        </w:rPr>
      </w:pPr>
      <w:r w:rsidRPr="0081294D">
        <w:rPr>
          <w:rFonts w:ascii="Arial" w:hAnsi="Arial" w:cs="Arial"/>
        </w:rPr>
        <w:t xml:space="preserve">The key elements of the technique are: </w:t>
      </w:r>
    </w:p>
    <w:p w:rsidR="008262A6" w:rsidRPr="0081294D" w:rsidRDefault="00FE6233" w:rsidP="005B701D">
      <w:pPr>
        <w:pStyle w:val="ListParagraph"/>
        <w:numPr>
          <w:ilvl w:val="0"/>
          <w:numId w:val="13"/>
        </w:numPr>
        <w:spacing w:after="120" w:line="276" w:lineRule="auto"/>
        <w:ind w:left="714" w:hanging="357"/>
        <w:jc w:val="left"/>
        <w:rPr>
          <w:rFonts w:ascii="Arial" w:hAnsi="Arial" w:cs="Arial"/>
          <w:bCs/>
          <w:lang w:val="en-US"/>
        </w:rPr>
      </w:pPr>
      <w:r w:rsidRPr="0081294D">
        <w:rPr>
          <w:rFonts w:ascii="Arial" w:hAnsi="Arial" w:cs="Arial"/>
          <w:bCs/>
          <w:lang w:val="en-US"/>
        </w:rPr>
        <w:t xml:space="preserve">thinking of a suitable prompt </w:t>
      </w:r>
    </w:p>
    <w:p w:rsidR="008262A6" w:rsidRPr="0081294D" w:rsidRDefault="00FE6233" w:rsidP="005B701D">
      <w:pPr>
        <w:pStyle w:val="ListParagraph"/>
        <w:numPr>
          <w:ilvl w:val="0"/>
          <w:numId w:val="13"/>
        </w:numPr>
        <w:spacing w:after="120" w:line="276" w:lineRule="auto"/>
        <w:ind w:left="714" w:hanging="357"/>
        <w:jc w:val="left"/>
        <w:rPr>
          <w:rFonts w:ascii="Arial" w:hAnsi="Arial" w:cs="Arial"/>
          <w:bCs/>
          <w:lang w:val="en-US"/>
        </w:rPr>
      </w:pPr>
      <w:r w:rsidRPr="0081294D">
        <w:rPr>
          <w:rFonts w:ascii="Arial" w:hAnsi="Arial" w:cs="Arial"/>
          <w:bCs/>
          <w:lang w:val="en-US"/>
        </w:rPr>
        <w:t xml:space="preserve">planning how to record the responses </w:t>
      </w:r>
    </w:p>
    <w:p w:rsidR="00956937" w:rsidRPr="0081294D" w:rsidRDefault="00FE6233" w:rsidP="005B701D">
      <w:pPr>
        <w:pStyle w:val="ListParagraph"/>
        <w:numPr>
          <w:ilvl w:val="0"/>
          <w:numId w:val="13"/>
        </w:numPr>
        <w:spacing w:after="120" w:line="276" w:lineRule="auto"/>
        <w:ind w:left="714" w:hanging="357"/>
        <w:jc w:val="left"/>
        <w:rPr>
          <w:rFonts w:ascii="Arial" w:hAnsi="Arial" w:cs="Arial"/>
          <w:bCs/>
          <w:lang w:val="en-US"/>
        </w:rPr>
      </w:pPr>
      <w:r w:rsidRPr="0081294D">
        <w:rPr>
          <w:rFonts w:ascii="Arial" w:hAnsi="Arial" w:cs="Arial"/>
          <w:bCs/>
          <w:lang w:val="en-US"/>
        </w:rPr>
        <w:t>planning what to do with the responses to support further science learning.</w:t>
      </w:r>
    </w:p>
    <w:p w:rsidR="007C70A1" w:rsidRPr="0081294D" w:rsidRDefault="007C70A1" w:rsidP="00115F04">
      <w:pPr>
        <w:pStyle w:val="Heading1"/>
        <w:spacing w:before="120" w:after="120" w:line="276" w:lineRule="auto"/>
        <w:jc w:val="left"/>
        <w:rPr>
          <w:rFonts w:ascii="Arial" w:hAnsi="Arial" w:cs="Arial"/>
        </w:rPr>
      </w:pPr>
      <w:bookmarkStart w:id="25" w:name="section8"/>
      <w:bookmarkStart w:id="26" w:name="longdesc_idp17217376"/>
      <w:bookmarkStart w:id="27" w:name="thumbnail_idp17212352"/>
      <w:bookmarkStart w:id="28" w:name="section__acknowledgements"/>
      <w:bookmarkEnd w:id="25"/>
      <w:bookmarkEnd w:id="26"/>
      <w:bookmarkEnd w:id="27"/>
      <w:bookmarkEnd w:id="28"/>
      <w:r w:rsidRPr="0081294D">
        <w:rPr>
          <w:rFonts w:ascii="Arial" w:hAnsi="Arial" w:cs="Arial"/>
        </w:rPr>
        <w:t>Resources</w:t>
      </w:r>
    </w:p>
    <w:p w:rsidR="007C70A1" w:rsidRPr="0081294D" w:rsidRDefault="007C70A1" w:rsidP="00115F04">
      <w:pPr>
        <w:pStyle w:val="SectionHeading"/>
        <w:spacing w:after="120" w:line="276" w:lineRule="auto"/>
        <w:rPr>
          <w:rFonts w:ascii="Arial" w:hAnsi="Arial" w:cs="Arial"/>
        </w:rPr>
      </w:pPr>
      <w:r w:rsidRPr="0081294D">
        <w:rPr>
          <w:rFonts w:ascii="Arial" w:hAnsi="Arial" w:cs="Arial"/>
        </w:rPr>
        <w:t>Resource 1: Talk for learning</w:t>
      </w:r>
    </w:p>
    <w:p w:rsidR="00A10F3B" w:rsidRPr="0081294D" w:rsidRDefault="00A10F3B" w:rsidP="00115F04">
      <w:pPr>
        <w:pStyle w:val="Subtitle"/>
        <w:spacing w:after="120" w:line="276" w:lineRule="auto"/>
        <w:rPr>
          <w:rFonts w:ascii="Arial" w:hAnsi="Arial" w:cs="Arial"/>
        </w:rPr>
      </w:pPr>
      <w:r w:rsidRPr="0081294D">
        <w:rPr>
          <w:rFonts w:ascii="Arial" w:hAnsi="Arial" w:cs="Arial"/>
        </w:rPr>
        <w:t xml:space="preserve">Why talk for learning is important </w:t>
      </w:r>
    </w:p>
    <w:p w:rsidR="00A10F3B" w:rsidRPr="0081294D" w:rsidRDefault="00A10F3B" w:rsidP="00115F04">
      <w:pPr>
        <w:spacing w:after="120" w:line="276" w:lineRule="auto"/>
        <w:jc w:val="left"/>
        <w:rPr>
          <w:rFonts w:ascii="Arial" w:hAnsi="Arial" w:cs="Arial"/>
        </w:rPr>
      </w:pPr>
      <w:r w:rsidRPr="0081294D">
        <w:rPr>
          <w:rFonts w:ascii="Arial" w:hAnsi="Arial" w:cs="Arial"/>
        </w:rPr>
        <w:t xml:space="preserve">Talk is a part of human development that helps us to think, learn and make sense of the world. People use language as a tool for developing reasoning, knowledge and understanding. Therefore, encouraging students to talk as part of their learning experiences will mean that their educational progress is enhanced. Talking about the ideas being learnt means that: </w:t>
      </w:r>
    </w:p>
    <w:p w:rsidR="00A10F3B" w:rsidRPr="0081294D" w:rsidRDefault="00A10F3B" w:rsidP="005B701D">
      <w:pPr>
        <w:pStyle w:val="ListParagraph"/>
        <w:numPr>
          <w:ilvl w:val="0"/>
          <w:numId w:val="13"/>
        </w:numPr>
        <w:spacing w:after="120" w:line="276" w:lineRule="auto"/>
        <w:ind w:left="714" w:hanging="357"/>
        <w:jc w:val="left"/>
        <w:rPr>
          <w:rFonts w:ascii="Arial" w:hAnsi="Arial" w:cs="Arial"/>
          <w:bCs/>
          <w:lang w:val="en-US"/>
        </w:rPr>
      </w:pPr>
      <w:r w:rsidRPr="0081294D">
        <w:rPr>
          <w:rFonts w:ascii="Arial" w:hAnsi="Arial" w:cs="Arial"/>
          <w:bCs/>
          <w:lang w:val="en-US"/>
        </w:rPr>
        <w:t>those ideas are explored</w:t>
      </w:r>
    </w:p>
    <w:p w:rsidR="00A10F3B" w:rsidRPr="0081294D" w:rsidRDefault="00A10F3B" w:rsidP="005B701D">
      <w:pPr>
        <w:pStyle w:val="ListParagraph"/>
        <w:numPr>
          <w:ilvl w:val="0"/>
          <w:numId w:val="13"/>
        </w:numPr>
        <w:spacing w:after="120" w:line="276" w:lineRule="auto"/>
        <w:ind w:left="714" w:hanging="357"/>
        <w:jc w:val="left"/>
        <w:rPr>
          <w:rFonts w:ascii="Arial" w:hAnsi="Arial" w:cs="Arial"/>
          <w:bCs/>
          <w:lang w:val="en-US"/>
        </w:rPr>
      </w:pPr>
      <w:r w:rsidRPr="0081294D">
        <w:rPr>
          <w:rFonts w:ascii="Arial" w:hAnsi="Arial" w:cs="Arial"/>
          <w:bCs/>
          <w:lang w:val="en-US"/>
        </w:rPr>
        <w:t>reasoning is developed and organised</w:t>
      </w:r>
    </w:p>
    <w:p w:rsidR="00A10F3B" w:rsidRPr="0081294D" w:rsidRDefault="00A10F3B" w:rsidP="005B701D">
      <w:pPr>
        <w:pStyle w:val="ListParagraph"/>
        <w:numPr>
          <w:ilvl w:val="0"/>
          <w:numId w:val="13"/>
        </w:numPr>
        <w:spacing w:after="120" w:line="276" w:lineRule="auto"/>
        <w:ind w:left="714" w:hanging="357"/>
        <w:jc w:val="left"/>
        <w:rPr>
          <w:rFonts w:ascii="Arial" w:hAnsi="Arial" w:cs="Arial"/>
          <w:bCs/>
          <w:lang w:val="en-US"/>
        </w:rPr>
      </w:pPr>
      <w:r w:rsidRPr="0081294D">
        <w:rPr>
          <w:rFonts w:ascii="Arial" w:hAnsi="Arial" w:cs="Arial"/>
          <w:bCs/>
          <w:lang w:val="en-US"/>
        </w:rPr>
        <w:t>as such, students learn more.</w:t>
      </w:r>
    </w:p>
    <w:p w:rsidR="00A10F3B" w:rsidRPr="0081294D" w:rsidRDefault="00A10F3B" w:rsidP="00115F04">
      <w:pPr>
        <w:spacing w:after="120" w:line="276" w:lineRule="auto"/>
        <w:jc w:val="left"/>
        <w:rPr>
          <w:rFonts w:ascii="Arial" w:hAnsi="Arial" w:cs="Arial"/>
        </w:rPr>
      </w:pPr>
      <w:r w:rsidRPr="0081294D">
        <w:rPr>
          <w:rFonts w:ascii="Arial" w:hAnsi="Arial" w:cs="Arial"/>
        </w:rPr>
        <w:t>In a classroom there are different ways to use student talk, ranging from rote repetition to higher-order discussions.</w:t>
      </w:r>
    </w:p>
    <w:p w:rsidR="00A10F3B" w:rsidRPr="0081294D" w:rsidRDefault="00A10F3B" w:rsidP="00115F04">
      <w:pPr>
        <w:spacing w:after="120" w:line="276" w:lineRule="auto"/>
        <w:jc w:val="left"/>
        <w:rPr>
          <w:rFonts w:ascii="Arial" w:hAnsi="Arial" w:cs="Arial"/>
        </w:rPr>
      </w:pPr>
      <w:r w:rsidRPr="0081294D">
        <w:rPr>
          <w:rFonts w:ascii="Arial" w:hAnsi="Arial" w:cs="Arial"/>
        </w:rPr>
        <w:t>Traditionally, teacher talk was dominant and was more valued than students’ talk or knowledge. However, using talk for learning involves planning lessons so that students can talk more and learn more in a way that makes connections with their prior experience. It is much more than a question and answer session between the teacher and their students, in that the students’ own language, ideas, reasoning and interests are given more time. Most of us want to talk to someone about a difficult issue or in order to find out something, and teachers can build on this instinct with well-planned activities.</w:t>
      </w:r>
    </w:p>
    <w:p w:rsidR="00A10F3B" w:rsidRPr="0081294D" w:rsidRDefault="00A10F3B" w:rsidP="00115F04">
      <w:pPr>
        <w:pStyle w:val="Subtitle"/>
        <w:spacing w:after="120" w:line="276" w:lineRule="auto"/>
        <w:rPr>
          <w:rFonts w:ascii="Arial" w:hAnsi="Arial" w:cs="Arial"/>
        </w:rPr>
      </w:pPr>
      <w:r w:rsidRPr="0081294D">
        <w:rPr>
          <w:rFonts w:ascii="Arial" w:hAnsi="Arial" w:cs="Arial"/>
        </w:rPr>
        <w:t>Planning talk for learning activities in the classroom</w:t>
      </w:r>
    </w:p>
    <w:p w:rsidR="00A10F3B" w:rsidRPr="0081294D" w:rsidRDefault="00A10F3B" w:rsidP="00115F04">
      <w:pPr>
        <w:spacing w:after="120" w:line="276" w:lineRule="auto"/>
        <w:jc w:val="left"/>
        <w:rPr>
          <w:rFonts w:ascii="Arial" w:hAnsi="Arial" w:cs="Arial"/>
        </w:rPr>
      </w:pPr>
      <w:r w:rsidRPr="0081294D">
        <w:rPr>
          <w:rFonts w:ascii="Arial" w:hAnsi="Arial" w:cs="Arial"/>
        </w:rPr>
        <w:t>Planning talking activities is not just for literacy and vocabulary lessons; it is also part of planning mathematics and science work and other topics. It can be planned into whole class, pair or groupwork, outdoor activities, role play-based activities, writing, reading, practical investigations, and creative work.</w:t>
      </w:r>
    </w:p>
    <w:p w:rsidR="00A10F3B" w:rsidRPr="0081294D" w:rsidRDefault="00A10F3B" w:rsidP="00115F04">
      <w:pPr>
        <w:spacing w:after="120" w:line="276" w:lineRule="auto"/>
        <w:jc w:val="left"/>
        <w:rPr>
          <w:rFonts w:ascii="Arial" w:hAnsi="Arial" w:cs="Arial"/>
        </w:rPr>
      </w:pPr>
      <w:r w:rsidRPr="0081294D">
        <w:rPr>
          <w:rFonts w:ascii="Arial" w:hAnsi="Arial" w:cs="Arial"/>
        </w:rPr>
        <w:t xml:space="preserve">Even young students with limited literacy and numeracy skills can demonstrate higher-order thinking skills if the task is designed to build on their prior experience and is enjoyable. For example, students can make predictions about a story, an animal or a shape from photos, drawings or real objects. Students can list suggestions and possible solutions about problems to a puppet or character in a role play. </w:t>
      </w:r>
    </w:p>
    <w:p w:rsidR="00A10F3B" w:rsidRPr="0081294D" w:rsidRDefault="00A10F3B" w:rsidP="00115F04">
      <w:pPr>
        <w:spacing w:after="120" w:line="276" w:lineRule="auto"/>
        <w:jc w:val="left"/>
        <w:rPr>
          <w:rFonts w:ascii="Arial" w:hAnsi="Arial" w:cs="Arial"/>
        </w:rPr>
      </w:pPr>
      <w:r w:rsidRPr="0081294D">
        <w:rPr>
          <w:rFonts w:ascii="Arial" w:hAnsi="Arial" w:cs="Arial"/>
        </w:rPr>
        <w:t>Plan the lesson around what you want the students to learn and think about, as well as what type of talk you want students to develop. Some types of talk are exploratory, for example: ‘What could happen next?’, ‘Have we seen this before?’, ‘What could this be?’ or ‘Why do you think that is?’ Other types of talk are more analytical, for example weighing up ideas, evidence or suggestions.</w:t>
      </w:r>
    </w:p>
    <w:p w:rsidR="00A10F3B" w:rsidRPr="0081294D" w:rsidRDefault="00A10F3B" w:rsidP="00115F04">
      <w:pPr>
        <w:spacing w:after="120" w:line="276" w:lineRule="auto"/>
        <w:jc w:val="left"/>
        <w:rPr>
          <w:rFonts w:ascii="Arial" w:hAnsi="Arial" w:cs="Arial"/>
        </w:rPr>
      </w:pPr>
      <w:r w:rsidRPr="0081294D">
        <w:rPr>
          <w:rFonts w:ascii="Arial" w:hAnsi="Arial" w:cs="Arial"/>
        </w:rPr>
        <w:t xml:space="preserve">Try to make it interesting, enjoyable and possible for all students to participate in dialogue. Students need to be comfortable and feel safe in expressing views and exploring ideas without fear of ridicule or being made to feel they are getting it wrong. </w:t>
      </w:r>
    </w:p>
    <w:p w:rsidR="00A10F3B" w:rsidRPr="0081294D" w:rsidRDefault="00A10F3B" w:rsidP="00115F04">
      <w:pPr>
        <w:pStyle w:val="Subtitle"/>
        <w:spacing w:after="120" w:line="276" w:lineRule="auto"/>
        <w:rPr>
          <w:rFonts w:ascii="Arial" w:hAnsi="Arial" w:cs="Arial"/>
        </w:rPr>
      </w:pPr>
      <w:r w:rsidRPr="0081294D">
        <w:rPr>
          <w:rFonts w:ascii="Arial" w:hAnsi="Arial" w:cs="Arial"/>
        </w:rPr>
        <w:t xml:space="preserve">Building on students’ talk </w:t>
      </w:r>
    </w:p>
    <w:p w:rsidR="00A10F3B" w:rsidRPr="0081294D" w:rsidRDefault="00A10F3B" w:rsidP="00115F04">
      <w:pPr>
        <w:keepNext/>
        <w:spacing w:after="120" w:line="276" w:lineRule="auto"/>
        <w:jc w:val="left"/>
        <w:rPr>
          <w:rFonts w:ascii="Arial" w:hAnsi="Arial" w:cs="Arial"/>
        </w:rPr>
      </w:pPr>
      <w:r w:rsidRPr="0081294D">
        <w:rPr>
          <w:rFonts w:ascii="Arial" w:hAnsi="Arial" w:cs="Arial"/>
        </w:rPr>
        <w:t xml:space="preserve">Talk for learning gives teachers opportunities to: </w:t>
      </w:r>
    </w:p>
    <w:p w:rsidR="00A10F3B" w:rsidRPr="0081294D" w:rsidRDefault="00A10F3B" w:rsidP="00115F04">
      <w:pPr>
        <w:pStyle w:val="ListParagraph"/>
        <w:keepNext/>
        <w:numPr>
          <w:ilvl w:val="0"/>
          <w:numId w:val="13"/>
        </w:numPr>
        <w:spacing w:after="120" w:line="276" w:lineRule="auto"/>
        <w:jc w:val="left"/>
        <w:rPr>
          <w:rFonts w:ascii="Arial" w:hAnsi="Arial" w:cs="Arial"/>
          <w:bCs/>
          <w:lang w:val="en-US"/>
        </w:rPr>
      </w:pPr>
      <w:r w:rsidRPr="0081294D">
        <w:rPr>
          <w:rFonts w:ascii="Arial" w:hAnsi="Arial" w:cs="Arial"/>
          <w:bCs/>
          <w:lang w:val="en-US"/>
        </w:rPr>
        <w:t>listen to what students say</w:t>
      </w:r>
    </w:p>
    <w:p w:rsidR="00A10F3B" w:rsidRPr="0081294D" w:rsidRDefault="00A10F3B" w:rsidP="00115F04">
      <w:pPr>
        <w:pStyle w:val="ListParagraph"/>
        <w:keepNext/>
        <w:numPr>
          <w:ilvl w:val="0"/>
          <w:numId w:val="13"/>
        </w:numPr>
        <w:spacing w:after="120" w:line="276" w:lineRule="auto"/>
        <w:jc w:val="left"/>
        <w:rPr>
          <w:rFonts w:ascii="Arial" w:hAnsi="Arial" w:cs="Arial"/>
          <w:bCs/>
          <w:lang w:val="en-US"/>
        </w:rPr>
      </w:pPr>
      <w:r w:rsidRPr="0081294D">
        <w:rPr>
          <w:rFonts w:ascii="Arial" w:hAnsi="Arial" w:cs="Arial"/>
          <w:bCs/>
          <w:lang w:val="en-US"/>
        </w:rPr>
        <w:t xml:space="preserve">appreciate and build on students’ ideas </w:t>
      </w:r>
    </w:p>
    <w:p w:rsidR="00A10F3B" w:rsidRPr="0081294D" w:rsidRDefault="00A10F3B" w:rsidP="00115F04">
      <w:pPr>
        <w:pStyle w:val="ListParagraph"/>
        <w:keepNext/>
        <w:numPr>
          <w:ilvl w:val="0"/>
          <w:numId w:val="13"/>
        </w:numPr>
        <w:spacing w:after="120" w:line="276" w:lineRule="auto"/>
        <w:jc w:val="left"/>
        <w:rPr>
          <w:rFonts w:ascii="Arial" w:hAnsi="Arial" w:cs="Arial"/>
          <w:bCs/>
          <w:lang w:val="en-US"/>
        </w:rPr>
      </w:pPr>
      <w:r w:rsidRPr="0081294D">
        <w:rPr>
          <w:rFonts w:ascii="Arial" w:hAnsi="Arial" w:cs="Arial"/>
          <w:bCs/>
          <w:lang w:val="en-US"/>
        </w:rPr>
        <w:t xml:space="preserve">encourage the students to take it further. </w:t>
      </w:r>
    </w:p>
    <w:p w:rsidR="00A10F3B" w:rsidRPr="0081294D" w:rsidRDefault="00A10F3B" w:rsidP="00115F04">
      <w:pPr>
        <w:spacing w:after="120" w:line="276" w:lineRule="auto"/>
        <w:jc w:val="left"/>
        <w:rPr>
          <w:rFonts w:ascii="Arial" w:hAnsi="Arial" w:cs="Arial"/>
        </w:rPr>
      </w:pPr>
      <w:r w:rsidRPr="0081294D">
        <w:rPr>
          <w:rFonts w:ascii="Arial" w:hAnsi="Arial" w:cs="Arial"/>
        </w:rPr>
        <w:t xml:space="preserve">Not all responses have to be written or formally assessed, because developing ideas through talk is a valuable part of learning. You should use their experiences and ideas as much as possible to make their learning feel relevant. The best student talk is exploratory, which means that the students explore and challenge one another’s ideas so that they can become confident about their responses. Groups talking together should be encouraged not to just accept an answer, whoever gives it. You can model challenging thinking in a whole class setting through your use of probing questions like ‘Why?’, ‘How did you decide that?’ or ‘Can you see any problems with that solution?’ You can walk around the classroom listening to groups of students and extending their thinking by asking such questions. </w:t>
      </w:r>
    </w:p>
    <w:p w:rsidR="00A10F3B" w:rsidRPr="0081294D" w:rsidRDefault="00A10F3B" w:rsidP="00115F04">
      <w:pPr>
        <w:spacing w:after="120" w:line="276" w:lineRule="auto"/>
        <w:jc w:val="left"/>
        <w:rPr>
          <w:rFonts w:ascii="Arial" w:hAnsi="Arial" w:cs="Arial"/>
        </w:rPr>
      </w:pPr>
      <w:r w:rsidRPr="0081294D">
        <w:rPr>
          <w:rFonts w:ascii="Arial" w:hAnsi="Arial" w:cs="Arial"/>
        </w:rPr>
        <w:t xml:space="preserve">Your students will be encouraged if their talk, ideas and experiences are valued and appreciated. Praise your students for their behaviour when talking, listening carefully, questioning one another, and learning not to interrupt. Be aware of members of the class who are marginalised and think about how you can ensure that they are included. It may take some time to establish ways of working that allow all students to participate fully. </w:t>
      </w:r>
    </w:p>
    <w:p w:rsidR="00A10F3B" w:rsidRPr="0081294D" w:rsidRDefault="00A10F3B" w:rsidP="00115F04">
      <w:pPr>
        <w:pStyle w:val="Subtitle"/>
        <w:spacing w:after="120" w:line="276" w:lineRule="auto"/>
        <w:rPr>
          <w:rFonts w:ascii="Arial" w:hAnsi="Arial" w:cs="Arial"/>
        </w:rPr>
      </w:pPr>
      <w:r w:rsidRPr="0081294D">
        <w:rPr>
          <w:rFonts w:ascii="Arial" w:hAnsi="Arial" w:cs="Arial"/>
        </w:rPr>
        <w:t xml:space="preserve">Encourage students to ask questions themselves </w:t>
      </w:r>
    </w:p>
    <w:p w:rsidR="00A10F3B" w:rsidRPr="0081294D" w:rsidRDefault="00A10F3B" w:rsidP="00115F04">
      <w:pPr>
        <w:spacing w:after="120" w:line="276" w:lineRule="auto"/>
        <w:jc w:val="left"/>
        <w:rPr>
          <w:rFonts w:ascii="Arial" w:hAnsi="Arial" w:cs="Arial"/>
        </w:rPr>
      </w:pPr>
      <w:r w:rsidRPr="0081294D">
        <w:rPr>
          <w:rFonts w:ascii="Arial" w:hAnsi="Arial" w:cs="Arial"/>
        </w:rPr>
        <w:t xml:space="preserve">Develop a climate in your classroom where good challenging questions are asked and where students’ ideas are respected and praised. Students will not ask questions if they are afraid of how they will be received or if they think their ideas are not valued. Inviting students to ask the questions encourages them to show curiosity, asks them to think in a different way about their learning and helps you to understand their point of view. </w:t>
      </w:r>
    </w:p>
    <w:p w:rsidR="00A10F3B" w:rsidRPr="0081294D" w:rsidRDefault="00A10F3B" w:rsidP="00115F04">
      <w:pPr>
        <w:spacing w:after="120" w:line="276" w:lineRule="auto"/>
        <w:jc w:val="left"/>
        <w:rPr>
          <w:rFonts w:ascii="Arial" w:hAnsi="Arial" w:cs="Arial"/>
        </w:rPr>
      </w:pPr>
      <w:r w:rsidRPr="0081294D">
        <w:rPr>
          <w:rFonts w:ascii="Arial" w:hAnsi="Arial" w:cs="Arial"/>
        </w:rPr>
        <w:t>You could plan some regular group or pair work, or perhaps a ‘student question time’ so that students can raise queries or ask for clarification. You could:</w:t>
      </w:r>
    </w:p>
    <w:p w:rsidR="00A10F3B" w:rsidRPr="0081294D" w:rsidRDefault="00A10F3B" w:rsidP="00115F04">
      <w:pPr>
        <w:pStyle w:val="ListParagraph"/>
        <w:numPr>
          <w:ilvl w:val="0"/>
          <w:numId w:val="13"/>
        </w:numPr>
        <w:spacing w:after="120" w:line="276" w:lineRule="auto"/>
        <w:jc w:val="left"/>
        <w:rPr>
          <w:rFonts w:ascii="Arial" w:hAnsi="Arial" w:cs="Arial"/>
          <w:bCs/>
          <w:lang w:val="en-US"/>
        </w:rPr>
      </w:pPr>
      <w:r w:rsidRPr="0081294D">
        <w:rPr>
          <w:rFonts w:ascii="Arial" w:hAnsi="Arial" w:cs="Arial"/>
          <w:bCs/>
          <w:lang w:val="en-US"/>
        </w:rPr>
        <w:t>entitle a section of your lesson ‘Hands up if you have a question’</w:t>
      </w:r>
    </w:p>
    <w:p w:rsidR="00A10F3B" w:rsidRPr="0081294D" w:rsidRDefault="00A10F3B" w:rsidP="00115F04">
      <w:pPr>
        <w:pStyle w:val="ListParagraph"/>
        <w:numPr>
          <w:ilvl w:val="0"/>
          <w:numId w:val="13"/>
        </w:numPr>
        <w:spacing w:after="120" w:line="276" w:lineRule="auto"/>
        <w:jc w:val="left"/>
        <w:rPr>
          <w:rFonts w:ascii="Arial" w:hAnsi="Arial" w:cs="Arial"/>
          <w:bCs/>
          <w:lang w:val="en-US"/>
        </w:rPr>
      </w:pPr>
      <w:r w:rsidRPr="0081294D">
        <w:rPr>
          <w:rFonts w:ascii="Arial" w:hAnsi="Arial" w:cs="Arial"/>
          <w:bCs/>
          <w:lang w:val="en-US"/>
        </w:rPr>
        <w:t>put a student in the hot-seat and encourage the other students to question that student as if they were a character, e.g. Pythagoras or Mirabai</w:t>
      </w:r>
    </w:p>
    <w:p w:rsidR="00A10F3B" w:rsidRPr="0081294D" w:rsidRDefault="00A10F3B" w:rsidP="00115F04">
      <w:pPr>
        <w:pStyle w:val="ListParagraph"/>
        <w:numPr>
          <w:ilvl w:val="0"/>
          <w:numId w:val="13"/>
        </w:numPr>
        <w:spacing w:after="120" w:line="276" w:lineRule="auto"/>
        <w:jc w:val="left"/>
        <w:rPr>
          <w:rFonts w:ascii="Arial" w:hAnsi="Arial" w:cs="Arial"/>
          <w:bCs/>
          <w:lang w:val="en-US"/>
        </w:rPr>
      </w:pPr>
      <w:r w:rsidRPr="0081294D">
        <w:rPr>
          <w:rFonts w:ascii="Arial" w:hAnsi="Arial" w:cs="Arial"/>
          <w:bCs/>
          <w:lang w:val="en-US"/>
        </w:rPr>
        <w:t>play a ‘Tell Me More’ game in pairs or small groups</w:t>
      </w:r>
    </w:p>
    <w:p w:rsidR="00A10F3B" w:rsidRPr="0081294D" w:rsidRDefault="00A10F3B" w:rsidP="00115F04">
      <w:pPr>
        <w:pStyle w:val="ListParagraph"/>
        <w:numPr>
          <w:ilvl w:val="0"/>
          <w:numId w:val="13"/>
        </w:numPr>
        <w:spacing w:after="120" w:line="276" w:lineRule="auto"/>
        <w:jc w:val="left"/>
        <w:rPr>
          <w:rFonts w:ascii="Arial" w:hAnsi="Arial" w:cs="Arial"/>
          <w:bCs/>
          <w:lang w:val="en-US"/>
        </w:rPr>
      </w:pPr>
      <w:r w:rsidRPr="0081294D">
        <w:rPr>
          <w:rFonts w:ascii="Arial" w:hAnsi="Arial" w:cs="Arial"/>
          <w:bCs/>
          <w:lang w:val="en-US"/>
        </w:rPr>
        <w:t>give students a question grid with who/what/where/when/why questions to practise basic enquiry</w:t>
      </w:r>
    </w:p>
    <w:p w:rsidR="00A10F3B" w:rsidRPr="0081294D" w:rsidRDefault="00A10F3B" w:rsidP="00115F04">
      <w:pPr>
        <w:pStyle w:val="ListParagraph"/>
        <w:numPr>
          <w:ilvl w:val="0"/>
          <w:numId w:val="13"/>
        </w:numPr>
        <w:spacing w:after="120" w:line="276" w:lineRule="auto"/>
        <w:jc w:val="left"/>
        <w:rPr>
          <w:rFonts w:ascii="Arial" w:hAnsi="Arial" w:cs="Arial"/>
          <w:bCs/>
          <w:lang w:val="en-US"/>
        </w:rPr>
      </w:pPr>
      <w:r w:rsidRPr="0081294D">
        <w:rPr>
          <w:rFonts w:ascii="Arial" w:hAnsi="Arial" w:cs="Arial"/>
          <w:bCs/>
          <w:lang w:val="en-US"/>
        </w:rPr>
        <w:t>give the students some data (such as the data available from the World Data Bank, e.g. the percentage of children in full-time education or exclusive breastfeeding rates for different countries), and ask them to think of questions you could ask about this data</w:t>
      </w:r>
    </w:p>
    <w:p w:rsidR="00A10F3B" w:rsidRPr="0081294D" w:rsidRDefault="00A10F3B" w:rsidP="00115F04">
      <w:pPr>
        <w:pStyle w:val="ListParagraph"/>
        <w:numPr>
          <w:ilvl w:val="0"/>
          <w:numId w:val="13"/>
        </w:numPr>
        <w:spacing w:after="120" w:line="276" w:lineRule="auto"/>
        <w:jc w:val="left"/>
        <w:rPr>
          <w:rFonts w:ascii="Arial" w:hAnsi="Arial" w:cs="Arial"/>
          <w:bCs/>
          <w:lang w:val="en-US"/>
        </w:rPr>
      </w:pPr>
      <w:r w:rsidRPr="0081294D">
        <w:rPr>
          <w:rFonts w:ascii="Arial" w:hAnsi="Arial" w:cs="Arial"/>
          <w:bCs/>
          <w:lang w:val="en-US"/>
        </w:rPr>
        <w:t xml:space="preserve">design a question wall listing the students’ questions of the week. </w:t>
      </w:r>
    </w:p>
    <w:p w:rsidR="00A10F3B" w:rsidRPr="0081294D" w:rsidRDefault="00A10F3B" w:rsidP="00115F04">
      <w:pPr>
        <w:spacing w:after="120" w:line="276" w:lineRule="auto"/>
        <w:jc w:val="left"/>
        <w:rPr>
          <w:rFonts w:ascii="Arial" w:hAnsi="Arial" w:cs="Arial"/>
          <w:b/>
          <w:color w:val="FF0000"/>
        </w:rPr>
      </w:pPr>
      <w:r w:rsidRPr="0081294D">
        <w:rPr>
          <w:rFonts w:ascii="Arial" w:hAnsi="Arial" w:cs="Arial"/>
        </w:rPr>
        <w:t>You may be pleasantly surprised at the level of interest and thinking that you see when students are freer to ask and answer questions that come from them. As students learn how to communicate more clearly and accurately, they not only increase their oral and written vocabulary, but they also develop new knowledge and skills.</w:t>
      </w:r>
    </w:p>
    <w:p w:rsidR="0081294D" w:rsidRDefault="0081294D">
      <w:pPr>
        <w:spacing w:before="0"/>
        <w:jc w:val="left"/>
        <w:rPr>
          <w:rFonts w:ascii="Arial" w:hAnsi="Arial" w:cs="Arial"/>
          <w:sz w:val="36"/>
        </w:rPr>
      </w:pPr>
      <w:r>
        <w:rPr>
          <w:rFonts w:ascii="Arial" w:hAnsi="Arial" w:cs="Arial"/>
        </w:rPr>
        <w:br w:type="page"/>
      </w:r>
    </w:p>
    <w:p w:rsidR="00FE6233" w:rsidRPr="0081294D" w:rsidRDefault="007C70A1" w:rsidP="00115F04">
      <w:pPr>
        <w:pStyle w:val="SectionHeading"/>
        <w:spacing w:after="120" w:line="276" w:lineRule="auto"/>
        <w:rPr>
          <w:rFonts w:ascii="Arial" w:hAnsi="Arial" w:cs="Arial"/>
        </w:rPr>
      </w:pPr>
      <w:r w:rsidRPr="0081294D">
        <w:rPr>
          <w:rFonts w:ascii="Arial" w:hAnsi="Arial" w:cs="Arial"/>
        </w:rPr>
        <w:t>Resource 2</w:t>
      </w:r>
      <w:r w:rsidR="00FE6233" w:rsidRPr="0081294D">
        <w:rPr>
          <w:rFonts w:ascii="Arial" w:hAnsi="Arial" w:cs="Arial"/>
        </w:rPr>
        <w:t>: Some prompts for brainstorming forces and motion</w:t>
      </w:r>
    </w:p>
    <w:p w:rsidR="00FE6233" w:rsidRPr="0081294D" w:rsidRDefault="00FE6233" w:rsidP="00115F04">
      <w:pPr>
        <w:pStyle w:val="Caption"/>
        <w:rPr>
          <w:rFonts w:ascii="Arial" w:hAnsi="Arial" w:cs="Arial"/>
        </w:rPr>
      </w:pPr>
      <w:r w:rsidRPr="0081294D">
        <w:rPr>
          <w:rFonts w:ascii="Arial" w:hAnsi="Arial" w:cs="Arial"/>
          <w:b/>
        </w:rPr>
        <w:t xml:space="preserve">Table </w:t>
      </w:r>
      <w:r w:rsidR="0019687D" w:rsidRPr="0081294D">
        <w:rPr>
          <w:rFonts w:ascii="Arial" w:hAnsi="Arial" w:cs="Arial"/>
          <w:b/>
        </w:rPr>
        <w:t>R</w:t>
      </w:r>
      <w:r w:rsidR="007C70A1" w:rsidRPr="0081294D">
        <w:rPr>
          <w:rFonts w:ascii="Arial" w:hAnsi="Arial" w:cs="Arial"/>
          <w:b/>
        </w:rPr>
        <w:t>2</w:t>
      </w:r>
      <w:r w:rsidR="0019687D" w:rsidRPr="0081294D">
        <w:rPr>
          <w:rFonts w:ascii="Arial" w:hAnsi="Arial" w:cs="Arial"/>
          <w:b/>
        </w:rPr>
        <w:t>.</w:t>
      </w:r>
      <w:r w:rsidRPr="0081294D">
        <w:rPr>
          <w:rFonts w:ascii="Arial" w:hAnsi="Arial" w:cs="Arial"/>
          <w:b/>
        </w:rPr>
        <w:t>1</w:t>
      </w:r>
      <w:r w:rsidRPr="0081294D">
        <w:rPr>
          <w:rFonts w:ascii="Arial" w:hAnsi="Arial" w:cs="Arial"/>
        </w:rPr>
        <w:t xml:space="preserve"> Brainstorming on </w:t>
      </w:r>
      <w:r w:rsidR="0073572B" w:rsidRPr="0081294D">
        <w:rPr>
          <w:rFonts w:ascii="Arial" w:hAnsi="Arial" w:cs="Arial"/>
        </w:rPr>
        <w:t>‘</w:t>
      </w:r>
      <w:r w:rsidRPr="0081294D">
        <w:rPr>
          <w:rFonts w:ascii="Arial" w:hAnsi="Arial" w:cs="Arial"/>
        </w:rPr>
        <w:t>forces and motion</w:t>
      </w:r>
      <w:r w:rsidR="0073572B" w:rsidRPr="0081294D">
        <w:rPr>
          <w:rFonts w:ascii="Arial" w:hAnsi="Arial" w:cs="Arial"/>
        </w:rPr>
        <w:t>’</w:t>
      </w:r>
      <w:r w:rsidRPr="0081294D">
        <w:rPr>
          <w:rFonts w:ascii="Arial" w:hAnsi="Arial" w:cs="Arial"/>
        </w:rPr>
        <w:t>.</w:t>
      </w:r>
    </w:p>
    <w:tbl>
      <w:tblPr>
        <w:tblStyle w:val="TableGrid"/>
        <w:tblW w:w="0" w:type="auto"/>
        <w:tblInd w:w="108" w:type="dxa"/>
        <w:tblLook w:val="04A0" w:firstRow="1" w:lastRow="0" w:firstColumn="1" w:lastColumn="0" w:noHBand="0" w:noVBand="1"/>
      </w:tblPr>
      <w:tblGrid>
        <w:gridCol w:w="2268"/>
        <w:gridCol w:w="4253"/>
        <w:gridCol w:w="4054"/>
      </w:tblGrid>
      <w:tr w:rsidR="00FE6233" w:rsidRPr="0081294D" w:rsidTr="00013D22">
        <w:trPr>
          <w:tblHeader/>
        </w:trPr>
        <w:tc>
          <w:tcPr>
            <w:tcW w:w="2268" w:type="dxa"/>
            <w:shd w:val="clear" w:color="auto" w:fill="DBE5F1" w:themeFill="accent1" w:themeFillTint="33"/>
            <w:hideMark/>
          </w:tcPr>
          <w:p w:rsidR="00FE6233" w:rsidRPr="0081294D" w:rsidRDefault="00FE6233" w:rsidP="00115F04">
            <w:pPr>
              <w:spacing w:after="120" w:line="276" w:lineRule="auto"/>
              <w:jc w:val="left"/>
              <w:rPr>
                <w:rFonts w:ascii="Arial" w:hAnsi="Arial" w:cs="Arial"/>
                <w:b/>
              </w:rPr>
            </w:pPr>
            <w:r w:rsidRPr="0081294D">
              <w:rPr>
                <w:rFonts w:ascii="Arial" w:hAnsi="Arial" w:cs="Arial"/>
                <w:b/>
              </w:rPr>
              <w:t>Learning outcome</w:t>
            </w:r>
          </w:p>
        </w:tc>
        <w:tc>
          <w:tcPr>
            <w:tcW w:w="4253" w:type="dxa"/>
            <w:shd w:val="clear" w:color="auto" w:fill="DBE5F1" w:themeFill="accent1" w:themeFillTint="33"/>
            <w:hideMark/>
          </w:tcPr>
          <w:p w:rsidR="00FE6233" w:rsidRPr="0081294D" w:rsidRDefault="00FE6233" w:rsidP="00115F04">
            <w:pPr>
              <w:spacing w:after="120" w:line="276" w:lineRule="auto"/>
              <w:jc w:val="left"/>
              <w:rPr>
                <w:rFonts w:ascii="Arial" w:hAnsi="Arial" w:cs="Arial"/>
                <w:b/>
              </w:rPr>
            </w:pPr>
            <w:r w:rsidRPr="0081294D">
              <w:rPr>
                <w:rFonts w:ascii="Arial" w:hAnsi="Arial" w:cs="Arial"/>
                <w:b/>
              </w:rPr>
              <w:t>Prompt</w:t>
            </w:r>
          </w:p>
        </w:tc>
        <w:tc>
          <w:tcPr>
            <w:tcW w:w="4054" w:type="dxa"/>
            <w:shd w:val="clear" w:color="auto" w:fill="DBE5F1" w:themeFill="accent1" w:themeFillTint="33"/>
            <w:hideMark/>
          </w:tcPr>
          <w:p w:rsidR="00FE6233" w:rsidRPr="0081294D" w:rsidRDefault="00FE6233" w:rsidP="00115F04">
            <w:pPr>
              <w:spacing w:after="120" w:line="276" w:lineRule="auto"/>
              <w:jc w:val="left"/>
              <w:rPr>
                <w:rFonts w:ascii="Arial" w:hAnsi="Arial" w:cs="Arial"/>
                <w:b/>
              </w:rPr>
            </w:pPr>
            <w:r w:rsidRPr="0081294D">
              <w:rPr>
                <w:rFonts w:ascii="Arial" w:hAnsi="Arial" w:cs="Arial"/>
                <w:b/>
              </w:rPr>
              <w:t>Comment</w:t>
            </w:r>
          </w:p>
        </w:tc>
      </w:tr>
      <w:tr w:rsidR="00FE6233" w:rsidRPr="0081294D" w:rsidTr="008262A6">
        <w:tc>
          <w:tcPr>
            <w:tcW w:w="2268" w:type="dxa"/>
            <w:hideMark/>
          </w:tcPr>
          <w:p w:rsidR="00FE6233" w:rsidRPr="0081294D" w:rsidRDefault="00FE6233" w:rsidP="00115F04">
            <w:pPr>
              <w:spacing w:after="120" w:line="276" w:lineRule="auto"/>
              <w:jc w:val="left"/>
              <w:rPr>
                <w:rFonts w:ascii="Arial" w:hAnsi="Arial" w:cs="Arial"/>
              </w:rPr>
            </w:pPr>
            <w:r w:rsidRPr="0081294D">
              <w:rPr>
                <w:rFonts w:ascii="Arial" w:hAnsi="Arial" w:cs="Arial"/>
              </w:rPr>
              <w:t>Finding out what your students already know about forces and motion</w:t>
            </w:r>
          </w:p>
        </w:tc>
        <w:tc>
          <w:tcPr>
            <w:tcW w:w="4253" w:type="dxa"/>
            <w:hideMark/>
          </w:tcPr>
          <w:p w:rsidR="00FE6233" w:rsidRPr="0081294D" w:rsidRDefault="0073572B" w:rsidP="00115F04">
            <w:pPr>
              <w:spacing w:after="120" w:line="276" w:lineRule="auto"/>
              <w:jc w:val="left"/>
              <w:rPr>
                <w:rFonts w:ascii="Arial" w:hAnsi="Arial" w:cs="Arial"/>
              </w:rPr>
            </w:pPr>
            <w:r w:rsidRPr="0081294D">
              <w:rPr>
                <w:rFonts w:ascii="Arial" w:hAnsi="Arial" w:cs="Arial"/>
              </w:rPr>
              <w:t>‘</w:t>
            </w:r>
            <w:r w:rsidR="00FE6233" w:rsidRPr="0081294D">
              <w:rPr>
                <w:rFonts w:ascii="Arial" w:hAnsi="Arial" w:cs="Arial"/>
              </w:rPr>
              <w:t>Forces and motion</w:t>
            </w:r>
            <w:r w:rsidRPr="0081294D">
              <w:rPr>
                <w:rFonts w:ascii="Arial" w:hAnsi="Arial" w:cs="Arial"/>
              </w:rPr>
              <w:t>’</w:t>
            </w:r>
          </w:p>
        </w:tc>
        <w:tc>
          <w:tcPr>
            <w:tcW w:w="4054" w:type="dxa"/>
            <w:hideMark/>
          </w:tcPr>
          <w:p w:rsidR="00FE6233" w:rsidRPr="0081294D" w:rsidRDefault="00FE6233" w:rsidP="00115F04">
            <w:pPr>
              <w:spacing w:after="120" w:line="276" w:lineRule="auto"/>
              <w:jc w:val="left"/>
              <w:rPr>
                <w:rFonts w:ascii="Arial" w:hAnsi="Arial" w:cs="Arial"/>
              </w:rPr>
            </w:pPr>
            <w:r w:rsidRPr="0081294D">
              <w:rPr>
                <w:rFonts w:ascii="Arial" w:hAnsi="Arial" w:cs="Arial"/>
              </w:rPr>
              <w:t>Encourage your students to think about what they learnt at elementary school.</w:t>
            </w:r>
          </w:p>
        </w:tc>
      </w:tr>
      <w:tr w:rsidR="00FE6233" w:rsidRPr="0081294D" w:rsidTr="008262A6">
        <w:tc>
          <w:tcPr>
            <w:tcW w:w="2268" w:type="dxa"/>
            <w:hideMark/>
          </w:tcPr>
          <w:p w:rsidR="00FE6233" w:rsidRPr="0081294D" w:rsidRDefault="00FE6233" w:rsidP="00115F04">
            <w:pPr>
              <w:keepNext/>
              <w:spacing w:after="120" w:line="276" w:lineRule="auto"/>
              <w:jc w:val="left"/>
              <w:rPr>
                <w:rFonts w:ascii="Arial" w:hAnsi="Arial" w:cs="Arial"/>
              </w:rPr>
            </w:pPr>
            <w:r w:rsidRPr="0081294D">
              <w:rPr>
                <w:rFonts w:ascii="Arial" w:hAnsi="Arial" w:cs="Arial"/>
              </w:rPr>
              <w:t>Thinking deeply about a particular issue</w:t>
            </w:r>
          </w:p>
        </w:tc>
        <w:tc>
          <w:tcPr>
            <w:tcW w:w="4253" w:type="dxa"/>
            <w:hideMark/>
          </w:tcPr>
          <w:p w:rsidR="00FE6233" w:rsidRPr="0081294D" w:rsidRDefault="0073572B" w:rsidP="00115F04">
            <w:pPr>
              <w:keepNext/>
              <w:spacing w:after="120" w:line="276" w:lineRule="auto"/>
              <w:jc w:val="left"/>
              <w:rPr>
                <w:rFonts w:ascii="Arial" w:hAnsi="Arial" w:cs="Arial"/>
              </w:rPr>
            </w:pPr>
            <w:r w:rsidRPr="0081294D">
              <w:rPr>
                <w:rFonts w:ascii="Arial" w:hAnsi="Arial" w:cs="Arial"/>
              </w:rPr>
              <w:t>‘</w:t>
            </w:r>
            <w:r w:rsidR="00FE6233" w:rsidRPr="0081294D">
              <w:rPr>
                <w:rFonts w:ascii="Arial" w:hAnsi="Arial" w:cs="Arial"/>
              </w:rPr>
              <w:t>What would the world be like if there was no friction?</w:t>
            </w:r>
            <w:r w:rsidRPr="0081294D">
              <w:rPr>
                <w:rFonts w:ascii="Arial" w:hAnsi="Arial" w:cs="Arial"/>
              </w:rPr>
              <w:t>’</w:t>
            </w:r>
          </w:p>
          <w:p w:rsidR="00FE6233" w:rsidRPr="0081294D" w:rsidRDefault="0073572B" w:rsidP="00115F04">
            <w:pPr>
              <w:keepNext/>
              <w:spacing w:after="120" w:line="276" w:lineRule="auto"/>
              <w:jc w:val="left"/>
              <w:rPr>
                <w:rFonts w:ascii="Arial" w:hAnsi="Arial" w:cs="Arial"/>
              </w:rPr>
            </w:pPr>
            <w:r w:rsidRPr="0081294D">
              <w:rPr>
                <w:rFonts w:ascii="Arial" w:hAnsi="Arial" w:cs="Arial"/>
              </w:rPr>
              <w:t>‘</w:t>
            </w:r>
            <w:r w:rsidR="00FE6233" w:rsidRPr="0081294D">
              <w:rPr>
                <w:rFonts w:ascii="Arial" w:hAnsi="Arial" w:cs="Arial"/>
              </w:rPr>
              <w:t>Imagine a rolling ball. Think of all the ways to stop it.</w:t>
            </w:r>
            <w:r w:rsidRPr="0081294D">
              <w:rPr>
                <w:rFonts w:ascii="Arial" w:hAnsi="Arial" w:cs="Arial"/>
              </w:rPr>
              <w:t>’</w:t>
            </w:r>
          </w:p>
        </w:tc>
        <w:tc>
          <w:tcPr>
            <w:tcW w:w="4054" w:type="dxa"/>
            <w:hideMark/>
          </w:tcPr>
          <w:p w:rsidR="00FE6233" w:rsidRPr="0081294D" w:rsidRDefault="00FE6233" w:rsidP="00115F04">
            <w:pPr>
              <w:keepNext/>
              <w:spacing w:after="120" w:line="276" w:lineRule="auto"/>
              <w:jc w:val="left"/>
              <w:rPr>
                <w:rFonts w:ascii="Arial" w:hAnsi="Arial" w:cs="Arial"/>
              </w:rPr>
            </w:pPr>
            <w:r w:rsidRPr="0081294D">
              <w:rPr>
                <w:rFonts w:ascii="Arial" w:hAnsi="Arial" w:cs="Arial"/>
              </w:rPr>
              <w:t>This will really test their imaginations and make them think about the consequences of friction.</w:t>
            </w:r>
          </w:p>
          <w:p w:rsidR="00FE6233" w:rsidRPr="0081294D" w:rsidRDefault="00FE6233" w:rsidP="00115F04">
            <w:pPr>
              <w:keepNext/>
              <w:spacing w:after="120" w:line="276" w:lineRule="auto"/>
              <w:jc w:val="left"/>
              <w:rPr>
                <w:rFonts w:ascii="Arial" w:hAnsi="Arial" w:cs="Arial"/>
              </w:rPr>
            </w:pPr>
            <w:r w:rsidRPr="0081294D">
              <w:rPr>
                <w:rFonts w:ascii="Arial" w:hAnsi="Arial" w:cs="Arial"/>
              </w:rPr>
              <w:t>This will help students to understand that forces are required to make things move or to stop things from moving.</w:t>
            </w:r>
          </w:p>
        </w:tc>
      </w:tr>
      <w:tr w:rsidR="00FE6233" w:rsidRPr="0081294D" w:rsidTr="008262A6">
        <w:tc>
          <w:tcPr>
            <w:tcW w:w="2268" w:type="dxa"/>
            <w:hideMark/>
          </w:tcPr>
          <w:p w:rsidR="00FE6233" w:rsidRPr="0081294D" w:rsidRDefault="00FE6233" w:rsidP="00115F04">
            <w:pPr>
              <w:spacing w:after="120" w:line="276" w:lineRule="auto"/>
              <w:jc w:val="left"/>
              <w:rPr>
                <w:rFonts w:ascii="Arial" w:hAnsi="Arial" w:cs="Arial"/>
              </w:rPr>
            </w:pPr>
            <w:r w:rsidRPr="0081294D">
              <w:rPr>
                <w:rFonts w:ascii="Arial" w:hAnsi="Arial" w:cs="Arial"/>
              </w:rPr>
              <w:t>Making connections between different topics and subjects</w:t>
            </w:r>
          </w:p>
        </w:tc>
        <w:tc>
          <w:tcPr>
            <w:tcW w:w="4253" w:type="dxa"/>
            <w:hideMark/>
          </w:tcPr>
          <w:p w:rsidR="00FE6233" w:rsidRPr="0081294D" w:rsidRDefault="0073572B" w:rsidP="00115F04">
            <w:pPr>
              <w:spacing w:after="120" w:line="276" w:lineRule="auto"/>
              <w:jc w:val="left"/>
              <w:rPr>
                <w:rFonts w:ascii="Arial" w:hAnsi="Arial" w:cs="Arial"/>
              </w:rPr>
            </w:pPr>
            <w:r w:rsidRPr="0081294D">
              <w:rPr>
                <w:rFonts w:ascii="Arial" w:hAnsi="Arial" w:cs="Arial"/>
              </w:rPr>
              <w:t>‘</w:t>
            </w:r>
            <w:r w:rsidR="00FE6233" w:rsidRPr="0081294D">
              <w:rPr>
                <w:rFonts w:ascii="Arial" w:hAnsi="Arial" w:cs="Arial"/>
              </w:rPr>
              <w:t>Energy</w:t>
            </w:r>
            <w:r w:rsidRPr="0081294D">
              <w:rPr>
                <w:rFonts w:ascii="Arial" w:hAnsi="Arial" w:cs="Arial"/>
              </w:rPr>
              <w:t>’</w:t>
            </w:r>
          </w:p>
        </w:tc>
        <w:tc>
          <w:tcPr>
            <w:tcW w:w="4054" w:type="dxa"/>
            <w:hideMark/>
          </w:tcPr>
          <w:p w:rsidR="00FE6233" w:rsidRPr="0081294D" w:rsidRDefault="00FE6233" w:rsidP="00115F04">
            <w:pPr>
              <w:spacing w:after="120" w:line="276" w:lineRule="auto"/>
              <w:jc w:val="left"/>
              <w:rPr>
                <w:rFonts w:ascii="Arial" w:hAnsi="Arial" w:cs="Arial"/>
              </w:rPr>
            </w:pPr>
            <w:r w:rsidRPr="0081294D">
              <w:rPr>
                <w:rFonts w:ascii="Arial" w:hAnsi="Arial" w:cs="Arial"/>
              </w:rPr>
              <w:t xml:space="preserve">Students will have come across the word </w:t>
            </w:r>
            <w:r w:rsidR="0073572B" w:rsidRPr="0081294D">
              <w:rPr>
                <w:rFonts w:ascii="Arial" w:hAnsi="Arial" w:cs="Arial"/>
              </w:rPr>
              <w:t>‘</w:t>
            </w:r>
            <w:r w:rsidRPr="0081294D">
              <w:rPr>
                <w:rFonts w:ascii="Arial" w:hAnsi="Arial" w:cs="Arial"/>
              </w:rPr>
              <w:t>energy</w:t>
            </w:r>
            <w:r w:rsidR="0073572B" w:rsidRPr="0081294D">
              <w:rPr>
                <w:rFonts w:ascii="Arial" w:hAnsi="Arial" w:cs="Arial"/>
              </w:rPr>
              <w:t>’</w:t>
            </w:r>
            <w:r w:rsidRPr="0081294D">
              <w:rPr>
                <w:rFonts w:ascii="Arial" w:hAnsi="Arial" w:cs="Arial"/>
              </w:rPr>
              <w:t xml:space="preserve"> in many different contexts. This will help them to draw together what they have learnt in Physics (energy transfer), Chemistry (how to generate energy) and Biology (how living things get their energy).</w:t>
            </w:r>
          </w:p>
        </w:tc>
      </w:tr>
      <w:tr w:rsidR="00FE6233" w:rsidRPr="0081294D" w:rsidTr="008262A6">
        <w:tc>
          <w:tcPr>
            <w:tcW w:w="2268" w:type="dxa"/>
            <w:hideMark/>
          </w:tcPr>
          <w:p w:rsidR="00FE6233" w:rsidRPr="0081294D" w:rsidRDefault="00FE6233" w:rsidP="00115F04">
            <w:pPr>
              <w:keepNext/>
              <w:spacing w:after="120" w:line="276" w:lineRule="auto"/>
              <w:jc w:val="left"/>
              <w:rPr>
                <w:rFonts w:ascii="Arial" w:hAnsi="Arial" w:cs="Arial"/>
              </w:rPr>
            </w:pPr>
            <w:r w:rsidRPr="0081294D">
              <w:rPr>
                <w:rFonts w:ascii="Arial" w:hAnsi="Arial" w:cs="Arial"/>
              </w:rPr>
              <w:t>Relating science to everyday life</w:t>
            </w:r>
          </w:p>
        </w:tc>
        <w:tc>
          <w:tcPr>
            <w:tcW w:w="4253" w:type="dxa"/>
            <w:hideMark/>
          </w:tcPr>
          <w:p w:rsidR="00FE6233" w:rsidRPr="0081294D" w:rsidRDefault="0073572B" w:rsidP="00115F04">
            <w:pPr>
              <w:keepNext/>
              <w:spacing w:after="120" w:line="276" w:lineRule="auto"/>
              <w:jc w:val="left"/>
              <w:rPr>
                <w:rFonts w:ascii="Arial" w:hAnsi="Arial" w:cs="Arial"/>
              </w:rPr>
            </w:pPr>
            <w:r w:rsidRPr="0081294D">
              <w:rPr>
                <w:rFonts w:ascii="Arial" w:hAnsi="Arial" w:cs="Arial"/>
              </w:rPr>
              <w:t>‘</w:t>
            </w:r>
            <w:r w:rsidR="00FE6233" w:rsidRPr="0081294D">
              <w:rPr>
                <w:rFonts w:ascii="Arial" w:hAnsi="Arial" w:cs="Arial"/>
              </w:rPr>
              <w:t>What levers have you used today?</w:t>
            </w:r>
            <w:r w:rsidRPr="0081294D">
              <w:rPr>
                <w:rFonts w:ascii="Arial" w:hAnsi="Arial" w:cs="Arial"/>
              </w:rPr>
              <w:t>’</w:t>
            </w:r>
          </w:p>
          <w:p w:rsidR="00FE6233" w:rsidRPr="0081294D" w:rsidRDefault="0073572B" w:rsidP="00115F04">
            <w:pPr>
              <w:keepNext/>
              <w:spacing w:after="120" w:line="276" w:lineRule="auto"/>
              <w:jc w:val="left"/>
              <w:rPr>
                <w:rFonts w:ascii="Arial" w:hAnsi="Arial" w:cs="Arial"/>
              </w:rPr>
            </w:pPr>
            <w:r w:rsidRPr="0081294D">
              <w:rPr>
                <w:rFonts w:ascii="Arial" w:hAnsi="Arial" w:cs="Arial"/>
              </w:rPr>
              <w:t>‘</w:t>
            </w:r>
            <w:r w:rsidR="00FE6233" w:rsidRPr="0081294D">
              <w:rPr>
                <w:rFonts w:ascii="Arial" w:hAnsi="Arial" w:cs="Arial"/>
              </w:rPr>
              <w:t>How do forces help us in our daily lives?</w:t>
            </w:r>
            <w:r w:rsidRPr="0081294D">
              <w:rPr>
                <w:rFonts w:ascii="Arial" w:hAnsi="Arial" w:cs="Arial"/>
              </w:rPr>
              <w:t>’</w:t>
            </w:r>
          </w:p>
          <w:p w:rsidR="00FE6233" w:rsidRPr="0081294D" w:rsidRDefault="00FE6233" w:rsidP="00115F04">
            <w:pPr>
              <w:keepNext/>
              <w:spacing w:after="120" w:line="276" w:lineRule="auto"/>
              <w:jc w:val="left"/>
              <w:rPr>
                <w:rFonts w:ascii="Arial" w:hAnsi="Arial" w:cs="Arial"/>
              </w:rPr>
            </w:pPr>
            <w:r w:rsidRPr="0081294D">
              <w:rPr>
                <w:rFonts w:ascii="Arial" w:hAnsi="Arial" w:cs="Arial"/>
              </w:rPr>
              <w:t>A photograph of a children</w:t>
            </w:r>
            <w:r w:rsidR="0073572B" w:rsidRPr="0081294D">
              <w:rPr>
                <w:rFonts w:ascii="Arial" w:hAnsi="Arial" w:cs="Arial"/>
              </w:rPr>
              <w:t>’</w:t>
            </w:r>
            <w:r w:rsidRPr="0081294D">
              <w:rPr>
                <w:rFonts w:ascii="Arial" w:hAnsi="Arial" w:cs="Arial"/>
              </w:rPr>
              <w:t>s playground, or a building site with crowbars and pulleys</w:t>
            </w:r>
          </w:p>
        </w:tc>
        <w:tc>
          <w:tcPr>
            <w:tcW w:w="4054" w:type="dxa"/>
            <w:hideMark/>
          </w:tcPr>
          <w:p w:rsidR="00FE6233" w:rsidRPr="0081294D" w:rsidRDefault="00FE6233" w:rsidP="00115F04">
            <w:pPr>
              <w:keepNext/>
              <w:spacing w:after="120" w:line="276" w:lineRule="auto"/>
              <w:jc w:val="left"/>
              <w:rPr>
                <w:rFonts w:ascii="Arial" w:hAnsi="Arial" w:cs="Arial"/>
              </w:rPr>
            </w:pPr>
            <w:r w:rsidRPr="0081294D">
              <w:rPr>
                <w:rFonts w:ascii="Arial" w:hAnsi="Arial" w:cs="Arial"/>
              </w:rPr>
              <w:t>These prompts will help students to understand that science is all around them and not just in a science classroom.</w:t>
            </w:r>
          </w:p>
          <w:p w:rsidR="00FE6233" w:rsidRPr="0081294D" w:rsidRDefault="00FE6233" w:rsidP="00115F04">
            <w:pPr>
              <w:keepNext/>
              <w:spacing w:after="120" w:line="276" w:lineRule="auto"/>
              <w:jc w:val="left"/>
              <w:rPr>
                <w:rFonts w:ascii="Arial" w:hAnsi="Arial" w:cs="Arial"/>
              </w:rPr>
            </w:pPr>
            <w:r w:rsidRPr="0081294D">
              <w:rPr>
                <w:rFonts w:ascii="Arial" w:hAnsi="Arial" w:cs="Arial"/>
              </w:rPr>
              <w:t>Remember that images and pictures can also be used as prompts.</w:t>
            </w:r>
          </w:p>
        </w:tc>
      </w:tr>
    </w:tbl>
    <w:p w:rsidR="00933873" w:rsidRPr="0081294D" w:rsidRDefault="00933873" w:rsidP="00115F04">
      <w:pPr>
        <w:pStyle w:val="Heading1"/>
        <w:spacing w:before="120" w:after="120" w:line="276" w:lineRule="auto"/>
        <w:jc w:val="left"/>
        <w:rPr>
          <w:rFonts w:ascii="Arial" w:hAnsi="Arial" w:cs="Arial"/>
        </w:rPr>
      </w:pPr>
      <w:bookmarkStart w:id="29" w:name="_Toc387394882"/>
      <w:r w:rsidRPr="0081294D">
        <w:rPr>
          <w:rFonts w:ascii="Arial" w:hAnsi="Arial" w:cs="Arial"/>
        </w:rPr>
        <w:t>Additional resources</w:t>
      </w:r>
    </w:p>
    <w:p w:rsidR="008262A6" w:rsidRPr="0081294D" w:rsidRDefault="008262A6" w:rsidP="00115F04">
      <w:pPr>
        <w:pStyle w:val="ListParagraph"/>
        <w:numPr>
          <w:ilvl w:val="0"/>
          <w:numId w:val="10"/>
        </w:numPr>
        <w:spacing w:after="120" w:line="276" w:lineRule="auto"/>
        <w:ind w:left="714" w:hanging="357"/>
        <w:jc w:val="left"/>
        <w:rPr>
          <w:rFonts w:ascii="Arial" w:hAnsi="Arial" w:cs="Arial"/>
        </w:rPr>
      </w:pPr>
      <w:r w:rsidRPr="0081294D">
        <w:rPr>
          <w:rFonts w:ascii="Arial" w:hAnsi="Arial" w:cs="Arial"/>
        </w:rPr>
        <w:t xml:space="preserve">An OpenLearn unit, </w:t>
      </w:r>
      <w:r w:rsidRPr="0081294D">
        <w:rPr>
          <w:rFonts w:ascii="Arial" w:hAnsi="Arial" w:cs="Arial"/>
          <w:i/>
          <w:iCs/>
        </w:rPr>
        <w:t>Describing motion along a line</w:t>
      </w:r>
      <w:r w:rsidRPr="0081294D">
        <w:rPr>
          <w:rFonts w:ascii="Arial" w:hAnsi="Arial" w:cs="Arial"/>
        </w:rPr>
        <w:t xml:space="preserve">: </w:t>
      </w:r>
      <w:hyperlink r:id="rId23" w:history="1">
        <w:r w:rsidR="007A63DB" w:rsidRPr="0081294D">
          <w:rPr>
            <w:rStyle w:val="Hyperlink"/>
            <w:rFonts w:ascii="Arial" w:hAnsi="Arial" w:cs="Arial"/>
          </w:rPr>
          <w:t>http://www.open.edu/openlearn/openlearn/science-maths-technology/science/physics-and-astronomy/describing-motion-along-line/content-section-0</w:t>
        </w:r>
      </w:hyperlink>
      <w:r w:rsidR="000C3C49" w:rsidRPr="0081294D">
        <w:rPr>
          <w:rFonts w:ascii="Arial" w:hAnsi="Arial" w:cs="Arial"/>
        </w:rPr>
        <w:t xml:space="preserve"> (accessed 20 May 2014)</w:t>
      </w:r>
      <w:r w:rsidRPr="0081294D">
        <w:rPr>
          <w:rFonts w:ascii="Arial" w:hAnsi="Arial" w:cs="Arial"/>
          <w:u w:val="single"/>
        </w:rPr>
        <w:t xml:space="preserve"> </w:t>
      </w:r>
    </w:p>
    <w:p w:rsidR="008262A6" w:rsidRPr="0081294D" w:rsidRDefault="00661744" w:rsidP="00115F04">
      <w:pPr>
        <w:pStyle w:val="ListParagraph"/>
        <w:numPr>
          <w:ilvl w:val="0"/>
          <w:numId w:val="10"/>
        </w:numPr>
        <w:spacing w:after="120" w:line="276" w:lineRule="auto"/>
        <w:ind w:left="714" w:hanging="357"/>
        <w:jc w:val="left"/>
        <w:rPr>
          <w:rFonts w:ascii="Arial" w:hAnsi="Arial" w:cs="Arial"/>
        </w:rPr>
      </w:pPr>
      <w:r w:rsidRPr="0081294D">
        <w:rPr>
          <w:rFonts w:ascii="Arial" w:hAnsi="Arial" w:cs="Arial"/>
          <w:lang w:val="en-GB"/>
        </w:rPr>
        <w:t>V</w:t>
      </w:r>
      <w:r w:rsidR="008262A6" w:rsidRPr="0081294D">
        <w:rPr>
          <w:rFonts w:ascii="Arial" w:hAnsi="Arial" w:cs="Arial"/>
        </w:rPr>
        <w:t xml:space="preserve">arious forces and motion videos: </w:t>
      </w:r>
      <w:hyperlink r:id="rId24" w:history="1">
        <w:r w:rsidR="008262A6" w:rsidRPr="0081294D">
          <w:rPr>
            <w:rStyle w:val="Hyperlink"/>
            <w:rFonts w:ascii="Arial" w:hAnsi="Arial" w:cs="Arial"/>
          </w:rPr>
          <w:t>http://blossoms.mit.edu/</w:t>
        </w:r>
      </w:hyperlink>
      <w:r w:rsidR="000C3C49" w:rsidRPr="0081294D">
        <w:rPr>
          <w:rFonts w:ascii="Arial" w:hAnsi="Arial" w:cs="Arial"/>
        </w:rPr>
        <w:t xml:space="preserve"> (accessed 20 May 2014)</w:t>
      </w:r>
      <w:r w:rsidR="008262A6" w:rsidRPr="0081294D">
        <w:rPr>
          <w:rFonts w:ascii="Arial" w:hAnsi="Arial" w:cs="Arial"/>
        </w:rPr>
        <w:t xml:space="preserve"> </w:t>
      </w:r>
    </w:p>
    <w:p w:rsidR="008262A6" w:rsidRPr="0081294D" w:rsidRDefault="008262A6" w:rsidP="00115F04">
      <w:pPr>
        <w:pStyle w:val="ListParagraph"/>
        <w:numPr>
          <w:ilvl w:val="0"/>
          <w:numId w:val="10"/>
        </w:numPr>
        <w:spacing w:after="120" w:line="276" w:lineRule="auto"/>
        <w:ind w:left="714" w:hanging="357"/>
        <w:jc w:val="left"/>
        <w:rPr>
          <w:rFonts w:ascii="Arial" w:hAnsi="Arial" w:cs="Arial"/>
        </w:rPr>
      </w:pPr>
      <w:r w:rsidRPr="0081294D">
        <w:rPr>
          <w:rFonts w:ascii="Arial" w:hAnsi="Arial" w:cs="Arial"/>
        </w:rPr>
        <w:t>Newton</w:t>
      </w:r>
      <w:r w:rsidR="0073572B" w:rsidRPr="0081294D">
        <w:rPr>
          <w:rFonts w:ascii="Arial" w:hAnsi="Arial" w:cs="Arial"/>
        </w:rPr>
        <w:t>’</w:t>
      </w:r>
      <w:r w:rsidRPr="0081294D">
        <w:rPr>
          <w:rFonts w:ascii="Arial" w:hAnsi="Arial" w:cs="Arial"/>
        </w:rPr>
        <w:t xml:space="preserve">s </w:t>
      </w:r>
      <w:r w:rsidR="00661744" w:rsidRPr="0081294D">
        <w:rPr>
          <w:rFonts w:ascii="Arial" w:hAnsi="Arial" w:cs="Arial"/>
        </w:rPr>
        <w:t xml:space="preserve">first and third laws </w:t>
      </w:r>
      <w:r w:rsidRPr="0081294D">
        <w:rPr>
          <w:rFonts w:ascii="Arial" w:hAnsi="Arial" w:cs="Arial"/>
        </w:rPr>
        <w:t>are available from the NSTA Learning Center</w:t>
      </w:r>
      <w:r w:rsidR="0073572B" w:rsidRPr="0081294D">
        <w:rPr>
          <w:rFonts w:ascii="Arial" w:hAnsi="Arial" w:cs="Arial"/>
        </w:rPr>
        <w:t>’</w:t>
      </w:r>
      <w:r w:rsidRPr="0081294D">
        <w:rPr>
          <w:rFonts w:ascii="Arial" w:hAnsi="Arial" w:cs="Arial"/>
        </w:rPr>
        <w:t xml:space="preserve">s website (the content is free but you will need to register in order to be able to download the resources): </w:t>
      </w:r>
      <w:hyperlink r:id="rId25" w:history="1">
        <w:r w:rsidRPr="0081294D">
          <w:rPr>
            <w:rStyle w:val="Hyperlink"/>
            <w:rFonts w:ascii="Arial" w:hAnsi="Arial" w:cs="Arial"/>
          </w:rPr>
          <w:t>http://www.learningcenter.nsta.org/</w:t>
        </w:r>
      </w:hyperlink>
      <w:r w:rsidR="000C3C49" w:rsidRPr="0081294D">
        <w:rPr>
          <w:rFonts w:ascii="Arial" w:hAnsi="Arial" w:cs="Arial"/>
        </w:rPr>
        <w:t xml:space="preserve"> (accessed 20 May 2014)</w:t>
      </w:r>
      <w:r w:rsidRPr="0081294D">
        <w:rPr>
          <w:rFonts w:ascii="Arial" w:hAnsi="Arial" w:cs="Arial"/>
        </w:rPr>
        <w:t xml:space="preserve">  </w:t>
      </w:r>
    </w:p>
    <w:p w:rsidR="008262A6" w:rsidRPr="0081294D" w:rsidRDefault="00661744" w:rsidP="00115F04">
      <w:pPr>
        <w:pStyle w:val="ListParagraph"/>
        <w:numPr>
          <w:ilvl w:val="0"/>
          <w:numId w:val="10"/>
        </w:numPr>
        <w:spacing w:after="120" w:line="276" w:lineRule="auto"/>
        <w:ind w:left="714" w:hanging="357"/>
        <w:jc w:val="left"/>
        <w:rPr>
          <w:rFonts w:ascii="Arial" w:hAnsi="Arial" w:cs="Arial"/>
        </w:rPr>
      </w:pPr>
      <w:r w:rsidRPr="0081294D">
        <w:rPr>
          <w:rFonts w:ascii="Arial" w:hAnsi="Arial" w:cs="Arial"/>
          <w:lang w:val="en-GB"/>
        </w:rPr>
        <w:t>F</w:t>
      </w:r>
      <w:r w:rsidR="008262A6" w:rsidRPr="0081294D">
        <w:rPr>
          <w:rFonts w:ascii="Arial" w:hAnsi="Arial" w:cs="Arial"/>
        </w:rPr>
        <w:t>orces and motion for developing teachers</w:t>
      </w:r>
      <w:r w:rsidR="0073572B" w:rsidRPr="0081294D">
        <w:rPr>
          <w:rFonts w:ascii="Arial" w:hAnsi="Arial" w:cs="Arial"/>
        </w:rPr>
        <w:t>’</w:t>
      </w:r>
      <w:r w:rsidR="008262A6" w:rsidRPr="0081294D">
        <w:rPr>
          <w:rFonts w:ascii="Arial" w:hAnsi="Arial" w:cs="Arial"/>
        </w:rPr>
        <w:t xml:space="preserve"> subject knowledge: </w:t>
      </w:r>
      <w:hyperlink r:id="rId26" w:history="1">
        <w:r w:rsidR="007A63DB" w:rsidRPr="0081294D">
          <w:rPr>
            <w:rStyle w:val="Hyperlink"/>
            <w:rFonts w:ascii="Arial" w:hAnsi="Arial" w:cs="Arial"/>
          </w:rPr>
          <w:t>http://www.ase.org.uk/resources/scitutors/subject-knowledge/k42-forces-and-motion/</w:t>
        </w:r>
      </w:hyperlink>
      <w:r w:rsidR="000C3C49" w:rsidRPr="0081294D">
        <w:rPr>
          <w:rFonts w:ascii="Arial" w:hAnsi="Arial" w:cs="Arial"/>
        </w:rPr>
        <w:t xml:space="preserve"> (accessed 20 May 2014)</w:t>
      </w:r>
    </w:p>
    <w:p w:rsidR="006E5559" w:rsidRPr="0081294D" w:rsidRDefault="006E5559" w:rsidP="00115F04">
      <w:pPr>
        <w:pStyle w:val="Heading1"/>
        <w:spacing w:before="120" w:after="120" w:line="276" w:lineRule="auto"/>
        <w:jc w:val="left"/>
        <w:rPr>
          <w:rFonts w:ascii="Arial" w:hAnsi="Arial" w:cs="Arial"/>
        </w:rPr>
      </w:pPr>
      <w:r w:rsidRPr="0081294D">
        <w:rPr>
          <w:rFonts w:ascii="Arial" w:hAnsi="Arial" w:cs="Arial"/>
        </w:rPr>
        <w:t>References</w:t>
      </w:r>
      <w:r w:rsidR="008262A6" w:rsidRPr="0081294D">
        <w:rPr>
          <w:rFonts w:ascii="Arial" w:hAnsi="Arial" w:cs="Arial"/>
        </w:rPr>
        <w:t>/bibliography</w:t>
      </w:r>
    </w:p>
    <w:p w:rsidR="00661744" w:rsidRPr="0081294D" w:rsidRDefault="00661744" w:rsidP="00115F04">
      <w:pPr>
        <w:spacing w:after="120" w:line="276" w:lineRule="auto"/>
        <w:jc w:val="left"/>
        <w:rPr>
          <w:rFonts w:ascii="Arial" w:hAnsi="Arial" w:cs="Arial"/>
        </w:rPr>
      </w:pPr>
      <w:r w:rsidRPr="0081294D">
        <w:rPr>
          <w:rFonts w:ascii="Arial" w:hAnsi="Arial" w:cs="Arial"/>
        </w:rPr>
        <w:t xml:space="preserve">Doyle, W. (1983) </w:t>
      </w:r>
      <w:r w:rsidR="0073572B" w:rsidRPr="0081294D">
        <w:rPr>
          <w:rFonts w:ascii="Arial" w:hAnsi="Arial" w:cs="Arial"/>
        </w:rPr>
        <w:t>‘</w:t>
      </w:r>
      <w:r w:rsidRPr="0081294D">
        <w:rPr>
          <w:rFonts w:ascii="Arial" w:hAnsi="Arial" w:cs="Arial"/>
        </w:rPr>
        <w:t>Academic work</w:t>
      </w:r>
      <w:r w:rsidR="0073572B" w:rsidRPr="0081294D">
        <w:rPr>
          <w:rFonts w:ascii="Arial" w:hAnsi="Arial" w:cs="Arial"/>
        </w:rPr>
        <w:t>’</w:t>
      </w:r>
      <w:r w:rsidRPr="0081294D">
        <w:rPr>
          <w:rFonts w:ascii="Arial" w:hAnsi="Arial" w:cs="Arial"/>
        </w:rPr>
        <w:t xml:space="preserve">, </w:t>
      </w:r>
      <w:r w:rsidRPr="0081294D">
        <w:rPr>
          <w:rFonts w:ascii="Arial" w:hAnsi="Arial" w:cs="Arial"/>
          <w:i/>
          <w:iCs/>
        </w:rPr>
        <w:t>Review of Educational Research</w:t>
      </w:r>
      <w:r w:rsidRPr="0081294D">
        <w:rPr>
          <w:rFonts w:ascii="Arial" w:hAnsi="Arial" w:cs="Arial"/>
        </w:rPr>
        <w:t>, vol. 53, no. 2, pp. 159–99.</w:t>
      </w:r>
    </w:p>
    <w:p w:rsidR="00661744" w:rsidRPr="0081294D" w:rsidRDefault="00661744" w:rsidP="00115F04">
      <w:pPr>
        <w:spacing w:after="120" w:line="276" w:lineRule="auto"/>
        <w:jc w:val="left"/>
        <w:rPr>
          <w:rFonts w:ascii="Arial" w:hAnsi="Arial" w:cs="Arial"/>
        </w:rPr>
      </w:pPr>
      <w:r w:rsidRPr="0081294D">
        <w:rPr>
          <w:rFonts w:ascii="Arial" w:hAnsi="Arial" w:cs="Arial"/>
        </w:rPr>
        <w:t xml:space="preserve">Fowler, G. (2013) </w:t>
      </w:r>
      <w:r w:rsidR="0073572B" w:rsidRPr="0081294D">
        <w:rPr>
          <w:rFonts w:ascii="Arial" w:hAnsi="Arial" w:cs="Arial"/>
        </w:rPr>
        <w:t>‘</w:t>
      </w:r>
      <w:r w:rsidRPr="0081294D">
        <w:rPr>
          <w:rFonts w:ascii="Arial" w:hAnsi="Arial" w:cs="Arial"/>
        </w:rPr>
        <w:t>Let creativity fly in the classroom</w:t>
      </w:r>
      <w:r w:rsidR="0073572B" w:rsidRPr="0081294D">
        <w:rPr>
          <w:rFonts w:ascii="Arial" w:hAnsi="Arial" w:cs="Arial"/>
        </w:rPr>
        <w:t>’</w:t>
      </w:r>
      <w:r w:rsidRPr="0081294D">
        <w:rPr>
          <w:rFonts w:ascii="Arial" w:hAnsi="Arial" w:cs="Arial"/>
        </w:rPr>
        <w:t xml:space="preserve">, </w:t>
      </w:r>
      <w:r w:rsidRPr="0081294D">
        <w:rPr>
          <w:rFonts w:ascii="Arial" w:hAnsi="Arial" w:cs="Arial"/>
          <w:i/>
          <w:iCs/>
        </w:rPr>
        <w:t>TESPro</w:t>
      </w:r>
      <w:r w:rsidRPr="0081294D">
        <w:rPr>
          <w:rFonts w:ascii="Arial" w:hAnsi="Arial" w:cs="Arial"/>
        </w:rPr>
        <w:t>, vol. 2, no. 31, pp. 4–7.</w:t>
      </w:r>
      <w:r w:rsidR="006C7F3A" w:rsidRPr="0081294D">
        <w:rPr>
          <w:rFonts w:ascii="Arial" w:hAnsi="Arial" w:cs="Arial"/>
        </w:rPr>
        <w:fldChar w:fldCharType="begin"/>
      </w:r>
      <w:r w:rsidRPr="0081294D">
        <w:rPr>
          <w:rFonts w:ascii="Arial" w:hAnsi="Arial" w:cs="Arial"/>
        </w:rPr>
        <w:instrText xml:space="preserve"> ADDIN EN.CITE &lt;EndNote&gt;&lt;Cite ExcludeAuth="1" ExcludeYear="1" Hidden="1"&gt;&lt;Author&gt;Rao&lt;/Author&gt;&lt;Year&gt;2007&lt;/Year&gt;&lt;RecNum&gt;1245&lt;/RecNum&gt;&lt;record&gt;&lt;rec-number&gt;1245&lt;/rec-number&gt;&lt;foreign-keys&gt;&lt;key app="EN" db-id="5ptr50eztezawcefe5uxsr0mzfxe2zraxer0"&gt;1245&lt;/key&gt;&lt;/foreign-keys&gt;&lt;ref-type name="Journal Article"&gt;17&lt;/ref-type&gt;&lt;contributors&gt;&lt;authors&gt;&lt;author&gt;Rao, Zhenhui&lt;/author&gt;&lt;/authors&gt;&lt;/contributors&gt;&lt;titles&gt;&lt;title&gt;Training in brainstorming and developing writing skills&lt;/title&gt;&lt;secondary-title&gt;ELT Journal&lt;/secondary-title&gt;&lt;/titles&gt;&lt;periodical&gt;&lt;full-title&gt;ELT Journal&lt;/full-title&gt;&lt;/periodical&gt;&lt;pages&gt;100-106&lt;/pages&gt;&lt;volume&gt;61&lt;/volume&gt;&lt;number&gt;2&lt;/number&gt;&lt;dates&gt;&lt;year&gt;2007&lt;/year&gt;&lt;pub-dates&gt;&lt;date&gt;April 1, 2007&lt;/date&gt;&lt;/pub-dates&gt;&lt;/dates&gt;&lt;urls&gt;&lt;related-urls&gt;&lt;url&gt;http://eltj.oxfordjournals.org/content/61/2/100.abstract&lt;/url&gt;&lt;/related-urls&gt;&lt;/urls&gt;&lt;electronic-resource-num&gt;10.1093/elt/ccm002&lt;/electronic-resource-num&gt;&lt;/record&gt;&lt;/Cite&gt;&lt;/EndNote&gt;</w:instrText>
      </w:r>
      <w:r w:rsidR="006C7F3A" w:rsidRPr="0081294D">
        <w:rPr>
          <w:rFonts w:ascii="Arial" w:hAnsi="Arial" w:cs="Arial"/>
        </w:rPr>
        <w:fldChar w:fldCharType="end"/>
      </w:r>
    </w:p>
    <w:p w:rsidR="00661744" w:rsidRPr="0081294D" w:rsidRDefault="00661744" w:rsidP="00115F04">
      <w:pPr>
        <w:spacing w:after="120" w:line="276" w:lineRule="auto"/>
        <w:jc w:val="left"/>
        <w:rPr>
          <w:rFonts w:ascii="Arial" w:hAnsi="Arial" w:cs="Arial"/>
        </w:rPr>
      </w:pPr>
      <w:r w:rsidRPr="0081294D">
        <w:rPr>
          <w:rFonts w:ascii="Arial" w:hAnsi="Arial" w:cs="Arial"/>
        </w:rPr>
        <w:t xml:space="preserve">Osborn, A.F. (1953) </w:t>
      </w:r>
      <w:r w:rsidRPr="0081294D">
        <w:rPr>
          <w:rFonts w:ascii="Arial" w:hAnsi="Arial" w:cs="Arial"/>
          <w:i/>
          <w:iCs/>
        </w:rPr>
        <w:t>Applied Imagination: Principles and Procedures of Creative Problem Solving</w:t>
      </w:r>
      <w:r w:rsidRPr="0081294D">
        <w:rPr>
          <w:rFonts w:ascii="Arial" w:hAnsi="Arial" w:cs="Arial"/>
        </w:rPr>
        <w:t>. New York, NY: Charles Scribner's Sons.</w:t>
      </w:r>
    </w:p>
    <w:p w:rsidR="00661744" w:rsidRPr="0081294D" w:rsidRDefault="00661744" w:rsidP="00115F04">
      <w:pPr>
        <w:spacing w:after="120" w:line="276" w:lineRule="auto"/>
        <w:jc w:val="left"/>
        <w:rPr>
          <w:rFonts w:ascii="Arial" w:hAnsi="Arial" w:cs="Arial"/>
        </w:rPr>
      </w:pPr>
      <w:r w:rsidRPr="0081294D">
        <w:rPr>
          <w:rFonts w:ascii="Arial" w:hAnsi="Arial" w:cs="Arial"/>
        </w:rPr>
        <w:t xml:space="preserve">Rao, Z. (2007) </w:t>
      </w:r>
      <w:r w:rsidR="0073572B" w:rsidRPr="0081294D">
        <w:rPr>
          <w:rFonts w:ascii="Arial" w:hAnsi="Arial" w:cs="Arial"/>
        </w:rPr>
        <w:t>‘</w:t>
      </w:r>
      <w:r w:rsidRPr="0081294D">
        <w:rPr>
          <w:rFonts w:ascii="Arial" w:hAnsi="Arial" w:cs="Arial"/>
        </w:rPr>
        <w:t>Training in brainstorming and developing writing skills</w:t>
      </w:r>
      <w:r w:rsidR="0073572B" w:rsidRPr="0081294D">
        <w:rPr>
          <w:rFonts w:ascii="Arial" w:hAnsi="Arial" w:cs="Arial"/>
        </w:rPr>
        <w:t>’</w:t>
      </w:r>
      <w:r w:rsidRPr="0081294D">
        <w:rPr>
          <w:rFonts w:ascii="Arial" w:hAnsi="Arial" w:cs="Arial"/>
        </w:rPr>
        <w:t xml:space="preserve">, </w:t>
      </w:r>
      <w:r w:rsidRPr="0081294D">
        <w:rPr>
          <w:rFonts w:ascii="Arial" w:hAnsi="Arial" w:cs="Arial"/>
          <w:i/>
          <w:iCs/>
        </w:rPr>
        <w:t>ELT Journal</w:t>
      </w:r>
      <w:r w:rsidRPr="0081294D">
        <w:rPr>
          <w:rFonts w:ascii="Arial" w:hAnsi="Arial" w:cs="Arial"/>
        </w:rPr>
        <w:t>, vol. 61, no. 2, pp. 100–106.</w:t>
      </w:r>
    </w:p>
    <w:p w:rsidR="00961593" w:rsidRPr="0081294D" w:rsidRDefault="00661744" w:rsidP="00115F04">
      <w:pPr>
        <w:spacing w:after="120" w:line="276" w:lineRule="auto"/>
        <w:jc w:val="left"/>
        <w:rPr>
          <w:rFonts w:ascii="Arial" w:hAnsi="Arial" w:cs="Arial"/>
        </w:rPr>
      </w:pPr>
      <w:r w:rsidRPr="0081294D">
        <w:rPr>
          <w:rFonts w:ascii="Arial" w:hAnsi="Arial" w:cs="Arial"/>
        </w:rPr>
        <w:t xml:space="preserve">Wellington, J.J. and Ireson, G. (2012) </w:t>
      </w:r>
      <w:r w:rsidRPr="0081294D">
        <w:rPr>
          <w:rFonts w:ascii="Arial" w:hAnsi="Arial" w:cs="Arial"/>
          <w:i/>
          <w:iCs/>
        </w:rPr>
        <w:t>Science Teaching, Science Learning</w:t>
      </w:r>
      <w:r w:rsidRPr="0081294D">
        <w:rPr>
          <w:rFonts w:ascii="Arial" w:hAnsi="Arial" w:cs="Arial"/>
        </w:rPr>
        <w:t>. London</w:t>
      </w:r>
      <w:r w:rsidR="000C3C49" w:rsidRPr="0081294D">
        <w:rPr>
          <w:rFonts w:ascii="Arial" w:hAnsi="Arial" w:cs="Arial"/>
        </w:rPr>
        <w:t>, UK</w:t>
      </w:r>
      <w:r w:rsidRPr="0081294D">
        <w:rPr>
          <w:rFonts w:ascii="Arial" w:hAnsi="Arial" w:cs="Arial"/>
        </w:rPr>
        <w:t xml:space="preserve">: Routledge. </w:t>
      </w:r>
    </w:p>
    <w:p w:rsidR="00FE6233" w:rsidRPr="0081294D" w:rsidRDefault="00E36845" w:rsidP="00115F04">
      <w:pPr>
        <w:pStyle w:val="Heading1"/>
        <w:spacing w:before="120" w:after="120" w:line="276" w:lineRule="auto"/>
        <w:jc w:val="left"/>
        <w:rPr>
          <w:rFonts w:ascii="Arial" w:hAnsi="Arial" w:cs="Arial"/>
        </w:rPr>
      </w:pPr>
      <w:r w:rsidRPr="0081294D">
        <w:rPr>
          <w:rFonts w:ascii="Arial" w:hAnsi="Arial" w:cs="Arial"/>
        </w:rPr>
        <w:t>A</w:t>
      </w:r>
      <w:r w:rsidR="00FE6233" w:rsidRPr="0081294D">
        <w:rPr>
          <w:rFonts w:ascii="Arial" w:hAnsi="Arial" w:cs="Arial"/>
        </w:rPr>
        <w:t>cknowledgements</w:t>
      </w:r>
      <w:bookmarkEnd w:id="29"/>
    </w:p>
    <w:p w:rsidR="007B1FEA" w:rsidRPr="0081294D" w:rsidRDefault="007B1FEA" w:rsidP="00115F04">
      <w:pPr>
        <w:autoSpaceDE w:val="0"/>
        <w:autoSpaceDN w:val="0"/>
        <w:spacing w:after="120" w:line="276" w:lineRule="auto"/>
        <w:jc w:val="left"/>
        <w:rPr>
          <w:rFonts w:ascii="Arial" w:hAnsi="Arial" w:cs="Arial"/>
          <w:color w:val="000000"/>
        </w:rPr>
      </w:pPr>
      <w:r w:rsidRPr="0081294D">
        <w:rPr>
          <w:rFonts w:ascii="Arial" w:hAnsi="Arial" w:cs="Arial"/>
          <w:color w:val="000000"/>
        </w:rPr>
        <w:t>This content is made available under a Creative Commons Attribution-ShareAlike licence (</w:t>
      </w:r>
      <w:hyperlink r:id="rId27" w:history="1">
        <w:r w:rsidRPr="0081294D">
          <w:rPr>
            <w:rStyle w:val="Hyperlink"/>
            <w:rFonts w:ascii="Arial" w:eastAsia="Arial Unicode MS" w:hAnsi="Arial" w:cs="Arial"/>
          </w:rPr>
          <w:t>http://creativecommons.org/licenses/by-sa/3.0/</w:t>
        </w:r>
      </w:hyperlink>
      <w:r w:rsidRPr="0081294D">
        <w:rPr>
          <w:rFonts w:ascii="Arial" w:hAnsi="Arial" w:cs="Arial"/>
        </w:rPr>
        <w:t xml:space="preserve">), </w:t>
      </w:r>
      <w:r w:rsidRPr="0081294D">
        <w:rPr>
          <w:rFonts w:ascii="Arial" w:hAnsi="Arial" w:cs="Arial"/>
          <w:color w:val="000000"/>
        </w:rPr>
        <w:t>unless identified otherwise. The licence excludes the use of the TESS-India, OU and UKAID logos, which may only be used unadapted within the TESS-India project.</w:t>
      </w:r>
    </w:p>
    <w:p w:rsidR="007B1FEA" w:rsidRPr="0081294D" w:rsidRDefault="007B1FEA" w:rsidP="00115F04">
      <w:pPr>
        <w:autoSpaceDE w:val="0"/>
        <w:autoSpaceDN w:val="0"/>
        <w:spacing w:after="120" w:line="276" w:lineRule="auto"/>
        <w:jc w:val="left"/>
        <w:rPr>
          <w:rFonts w:ascii="Arial" w:hAnsi="Arial" w:cs="Arial"/>
        </w:rPr>
      </w:pPr>
      <w:r w:rsidRPr="0081294D">
        <w:rPr>
          <w:rFonts w:ascii="Arial" w:hAnsi="Arial" w:cs="Arial"/>
        </w:rPr>
        <w:t>Every effort has been made to contact copyright owners. If any have been inadvertently overlooked the publishers will be pleased to make the necessary arrangements at the first opportunity.</w:t>
      </w:r>
    </w:p>
    <w:p w:rsidR="007B1FEA" w:rsidRPr="0081294D" w:rsidRDefault="007B1FEA" w:rsidP="00115F04">
      <w:pPr>
        <w:autoSpaceDE w:val="0"/>
        <w:autoSpaceDN w:val="0"/>
        <w:spacing w:after="120" w:line="276" w:lineRule="auto"/>
        <w:jc w:val="left"/>
        <w:rPr>
          <w:rFonts w:ascii="Arial" w:hAnsi="Arial" w:cs="Arial"/>
          <w:color w:val="000000"/>
        </w:rPr>
      </w:pPr>
      <w:r w:rsidRPr="0081294D">
        <w:rPr>
          <w:rFonts w:ascii="Arial" w:hAnsi="Arial" w:cs="Arial"/>
          <w:color w:val="000000"/>
        </w:rPr>
        <w:t>Video (including video stills): thanks are extended to the teacher educators, headteachers, teachers and students across India who worked with The Open University in the productions.</w:t>
      </w:r>
    </w:p>
    <w:sectPr w:rsidR="007B1FEA" w:rsidRPr="0081294D" w:rsidSect="0019687D">
      <w:headerReference w:type="even" r:id="rId28"/>
      <w:headerReference w:type="default" r:id="rId29"/>
      <w:footerReference w:type="even" r:id="rId30"/>
      <w:footerReference w:type="default" r:id="rId31"/>
      <w:headerReference w:type="first" r:id="rId32"/>
      <w:pgSz w:w="11907" w:h="16839" w:code="9"/>
      <w:pgMar w:top="720" w:right="720" w:bottom="720" w:left="720" w:header="720" w:footer="216" w:gutter="0"/>
      <w:pgNumType w:start="1"/>
      <w:cols w:space="720"/>
      <w:docGrid w:linePitch="360"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1339" w:rsidRDefault="00011339" w:rsidP="00B44EA4">
      <w:r>
        <w:separator/>
      </w:r>
    </w:p>
  </w:endnote>
  <w:endnote w:type="continuationSeparator" w:id="0">
    <w:p w:rsidR="00011339" w:rsidRDefault="00011339" w:rsidP="00B44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exSansBookT">
    <w:altName w:val="Microsoft YaHei"/>
    <w:panose1 w:val="02000503020000020004"/>
    <w:charset w:val="00"/>
    <w:family w:val="auto"/>
    <w:pitch w:val="variable"/>
    <w:sig w:usb0="800000A7" w:usb1="00000040" w:usb2="00000000" w:usb3="00000000" w:csb0="00000009" w:csb1="00000000"/>
  </w:font>
  <w:font w:name="ApexSansBoldT">
    <w:altName w:val="Microsoft YaHei"/>
    <w:panose1 w:val="02000503020000020004"/>
    <w:charset w:val="00"/>
    <w:family w:val="auto"/>
    <w:pitch w:val="variable"/>
    <w:sig w:usb0="800000A7" w:usb1="00000040" w:usb2="00000000" w:usb3="00000000" w:csb0="00000009"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ApexSansMediumT">
    <w:altName w:val="Microsoft YaHei"/>
    <w:panose1 w:val="02000503020000020004"/>
    <w:charset w:val="00"/>
    <w:family w:val="auto"/>
    <w:pitch w:val="variable"/>
    <w:sig w:usb0="800000A7" w:usb1="00000040" w:usb2="00000000" w:usb3="00000000" w:csb0="00000009"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1D9F" w:rsidRDefault="00441D9F">
    <w:pPr>
      <w:pStyle w:val="Footer"/>
      <w:jc w:val="right"/>
    </w:pPr>
  </w:p>
  <w:p w:rsidR="00441D9F" w:rsidRDefault="00441D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1D9F" w:rsidRDefault="00441D9F">
    <w:pPr>
      <w:pStyle w:val="Footer"/>
      <w:jc w:val="right"/>
    </w:pPr>
  </w:p>
  <w:p w:rsidR="00441D9F" w:rsidRDefault="00441D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1D9F" w:rsidRPr="0081294D" w:rsidRDefault="00441D9F">
    <w:pPr>
      <w:pStyle w:val="Footer"/>
      <w:rPr>
        <w:rFonts w:ascii="Arial" w:hAnsi="Arial" w:cs="Arial"/>
        <w:sz w:val="18"/>
        <w:szCs w:val="18"/>
      </w:rPr>
    </w:pPr>
    <w:r w:rsidRPr="0081294D">
      <w:rPr>
        <w:rFonts w:ascii="Arial" w:hAnsi="Arial" w:cs="Arial"/>
        <w:sz w:val="18"/>
        <w:szCs w:val="18"/>
      </w:rPr>
      <w:fldChar w:fldCharType="begin"/>
    </w:r>
    <w:r w:rsidRPr="0081294D">
      <w:rPr>
        <w:rFonts w:ascii="Arial" w:hAnsi="Arial" w:cs="Arial"/>
        <w:sz w:val="18"/>
        <w:szCs w:val="18"/>
      </w:rPr>
      <w:instrText xml:space="preserve"> PAGE   \* MERGEFORMAT </w:instrText>
    </w:r>
    <w:r w:rsidRPr="0081294D">
      <w:rPr>
        <w:rFonts w:ascii="Arial" w:hAnsi="Arial" w:cs="Arial"/>
        <w:sz w:val="18"/>
        <w:szCs w:val="18"/>
      </w:rPr>
      <w:fldChar w:fldCharType="separate"/>
    </w:r>
    <w:r w:rsidR="00E2524F">
      <w:rPr>
        <w:rFonts w:ascii="Arial" w:hAnsi="Arial" w:cs="Arial"/>
        <w:noProof/>
        <w:sz w:val="18"/>
        <w:szCs w:val="18"/>
      </w:rPr>
      <w:t>2</w:t>
    </w:r>
    <w:r w:rsidRPr="0081294D">
      <w:rPr>
        <w:rFonts w:ascii="Arial" w:hAnsi="Arial" w:cs="Arial"/>
        <w:noProof/>
        <w:sz w:val="18"/>
        <w:szCs w:val="18"/>
      </w:rPr>
      <w:fldChar w:fldCharType="end"/>
    </w:r>
    <w:r w:rsidRPr="0081294D">
      <w:rPr>
        <w:rFonts w:ascii="Arial" w:hAnsi="Arial" w:cs="Arial"/>
        <w:sz w:val="18"/>
        <w:szCs w:val="18"/>
      </w:rPr>
      <w:ptab w:relativeTo="margin" w:alignment="center" w:leader="none"/>
    </w:r>
    <w:r w:rsidRPr="0081294D">
      <w:rPr>
        <w:rFonts w:ascii="Arial" w:hAnsi="Arial" w:cs="Arial"/>
        <w:sz w:val="18"/>
        <w:szCs w:val="18"/>
      </w:rPr>
      <w:t>www.TESS-India.edu.in</w:t>
    </w:r>
    <w:r w:rsidRPr="0081294D">
      <w:rPr>
        <w:rFonts w:ascii="Arial" w:hAnsi="Arial" w:cs="Arial"/>
        <w:sz w:val="18"/>
        <w:szCs w:val="18"/>
      </w:rPr>
      <w:ptab w:relativeTo="margin" w:alignment="right" w:leader="none"/>
    </w:r>
    <w:r w:rsidRPr="0081294D">
      <w:rPr>
        <w:rFonts w:ascii="Arial" w:hAnsi="Arial" w:cs="Arial"/>
        <w:sz w:val="18"/>
        <w:szCs w:val="18"/>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1D9F" w:rsidRPr="0081294D" w:rsidRDefault="00441D9F" w:rsidP="006F79EE">
    <w:pPr>
      <w:pStyle w:val="Footer"/>
      <w:rPr>
        <w:rFonts w:ascii="Arial" w:hAnsi="Arial" w:cs="Arial"/>
        <w:sz w:val="18"/>
        <w:szCs w:val="18"/>
      </w:rPr>
    </w:pPr>
    <w:r w:rsidRPr="0081294D">
      <w:rPr>
        <w:rFonts w:ascii="Arial" w:hAnsi="Arial" w:cs="Arial"/>
      </w:rPr>
      <w:t xml:space="preserve"> </w:t>
    </w:r>
    <w:r w:rsidRPr="0081294D">
      <w:rPr>
        <w:rFonts w:ascii="Arial" w:hAnsi="Arial" w:cs="Arial"/>
        <w:sz w:val="18"/>
        <w:szCs w:val="18"/>
      </w:rPr>
      <w:ptab w:relativeTo="margin" w:alignment="center" w:leader="none"/>
    </w:r>
    <w:r w:rsidRPr="0081294D">
      <w:rPr>
        <w:rFonts w:ascii="Arial" w:hAnsi="Arial" w:cs="Arial"/>
        <w:sz w:val="18"/>
        <w:szCs w:val="18"/>
      </w:rPr>
      <w:t>www.TESS-India.edu.in</w:t>
    </w:r>
    <w:r w:rsidRPr="0081294D">
      <w:rPr>
        <w:rFonts w:ascii="Arial" w:hAnsi="Arial" w:cs="Arial"/>
        <w:sz w:val="18"/>
        <w:szCs w:val="18"/>
      </w:rPr>
      <w:ptab w:relativeTo="margin" w:alignment="right" w:leader="none"/>
    </w:r>
    <w:r w:rsidRPr="0081294D">
      <w:rPr>
        <w:rFonts w:ascii="Arial" w:hAnsi="Arial" w:cs="Arial"/>
        <w:sz w:val="18"/>
        <w:szCs w:val="18"/>
      </w:rPr>
      <w:fldChar w:fldCharType="begin"/>
    </w:r>
    <w:r w:rsidRPr="0081294D">
      <w:rPr>
        <w:rFonts w:ascii="Arial" w:hAnsi="Arial" w:cs="Arial"/>
        <w:sz w:val="18"/>
        <w:szCs w:val="18"/>
      </w:rPr>
      <w:instrText xml:space="preserve"> PAGE   \* MERGEFORMAT </w:instrText>
    </w:r>
    <w:r w:rsidRPr="0081294D">
      <w:rPr>
        <w:rFonts w:ascii="Arial" w:hAnsi="Arial" w:cs="Arial"/>
        <w:sz w:val="18"/>
        <w:szCs w:val="18"/>
      </w:rPr>
      <w:fldChar w:fldCharType="separate"/>
    </w:r>
    <w:r w:rsidR="00E2524F">
      <w:rPr>
        <w:rFonts w:ascii="Arial" w:hAnsi="Arial" w:cs="Arial"/>
        <w:noProof/>
        <w:sz w:val="18"/>
        <w:szCs w:val="18"/>
      </w:rPr>
      <w:t>1</w:t>
    </w:r>
    <w:r w:rsidRPr="0081294D">
      <w:rPr>
        <w:rFonts w:ascii="Arial" w:hAnsi="Arial" w:cs="Arial"/>
        <w:noProof/>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1339" w:rsidRDefault="00011339" w:rsidP="00B44EA4">
      <w:r>
        <w:separator/>
      </w:r>
    </w:p>
  </w:footnote>
  <w:footnote w:type="continuationSeparator" w:id="0">
    <w:p w:rsidR="00011339" w:rsidRDefault="00011339" w:rsidP="00B44E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1D9F" w:rsidRPr="00B924D5" w:rsidRDefault="00441D9F">
    <w:pPr>
      <w:pStyle w:val="Header"/>
      <w:rPr>
        <w:sz w:val="18"/>
        <w:szCs w:val="18"/>
      </w:rPr>
    </w:pPr>
    <w:r w:rsidRPr="00B924D5">
      <w:rPr>
        <w:sz w:val="18"/>
        <w:szCs w:val="18"/>
      </w:rPr>
      <w:t>Brainstorming; forces and laws of mo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1D9F" w:rsidRPr="0081294D" w:rsidRDefault="00441D9F" w:rsidP="007B1FEA">
    <w:pPr>
      <w:pStyle w:val="Header"/>
      <w:spacing w:before="0"/>
      <w:jc w:val="left"/>
      <w:rPr>
        <w:rFonts w:ascii="Arial" w:hAnsi="Arial" w:cs="Arial"/>
        <w:sz w:val="18"/>
        <w:szCs w:val="18"/>
      </w:rPr>
    </w:pPr>
    <w:r w:rsidRPr="0081294D">
      <w:rPr>
        <w:rFonts w:ascii="Arial" w:hAnsi="Arial" w:cs="Arial"/>
        <w:sz w:val="18"/>
        <w:szCs w:val="18"/>
      </w:rPr>
      <w:t>Brainstorming; forces and laws of motion</w:t>
    </w:r>
  </w:p>
  <w:p w:rsidR="007B1FEA" w:rsidRPr="0081294D" w:rsidRDefault="007B1FEA" w:rsidP="007B1FEA">
    <w:pPr>
      <w:pStyle w:val="Header"/>
      <w:spacing w:before="0"/>
      <w:jc w:val="left"/>
      <w:rPr>
        <w:rFonts w:ascii="Arial" w:hAnsi="Arial" w:cs="Aria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1D9F" w:rsidRPr="0081294D" w:rsidRDefault="00441D9F" w:rsidP="007B1FEA">
    <w:pPr>
      <w:pStyle w:val="Header"/>
      <w:spacing w:before="0"/>
      <w:jc w:val="right"/>
      <w:rPr>
        <w:rFonts w:ascii="Arial" w:hAnsi="Arial" w:cs="Arial"/>
        <w:sz w:val="18"/>
        <w:szCs w:val="18"/>
      </w:rPr>
    </w:pPr>
    <w:r w:rsidRPr="0081294D">
      <w:rPr>
        <w:rFonts w:ascii="Arial" w:hAnsi="Arial" w:cs="Arial"/>
        <w:sz w:val="18"/>
        <w:szCs w:val="18"/>
      </w:rPr>
      <w:t>Brainstorming; forces and laws of motion</w:t>
    </w:r>
  </w:p>
  <w:p w:rsidR="007B1FEA" w:rsidRPr="0081294D" w:rsidRDefault="007B1FEA" w:rsidP="007B1FEA">
    <w:pPr>
      <w:pStyle w:val="Header"/>
      <w:spacing w:before="0"/>
      <w:jc w:val="right"/>
      <w:rPr>
        <w:rFonts w:ascii="Arial" w:hAnsi="Arial" w:cs="Arial"/>
        <w:sz w:val="18"/>
        <w:szCs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1D9F" w:rsidRDefault="00441D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CA243E0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00000001"/>
    <w:name w:val="WWNum1"/>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2" w15:restartNumberingAfterBreak="0">
    <w:nsid w:val="00000002"/>
    <w:multiLevelType w:val="multilevel"/>
    <w:tmpl w:val="00000002"/>
    <w:name w:val="WWNum2"/>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3" w15:restartNumberingAfterBreak="0">
    <w:nsid w:val="00000003"/>
    <w:multiLevelType w:val="multilevel"/>
    <w:tmpl w:val="00000003"/>
    <w:name w:val="WWNum3"/>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4" w15:restartNumberingAfterBreak="0">
    <w:nsid w:val="00000004"/>
    <w:multiLevelType w:val="multilevel"/>
    <w:tmpl w:val="00000004"/>
    <w:name w:val="WWNum4"/>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5" w15:restartNumberingAfterBreak="0">
    <w:nsid w:val="06F637C5"/>
    <w:multiLevelType w:val="hybridMultilevel"/>
    <w:tmpl w:val="9DDA45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07991DDE"/>
    <w:multiLevelType w:val="hybridMultilevel"/>
    <w:tmpl w:val="13C6DD20"/>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0BE637D5"/>
    <w:multiLevelType w:val="hybridMultilevel"/>
    <w:tmpl w:val="27E62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FF62EF"/>
    <w:multiLevelType w:val="hybridMultilevel"/>
    <w:tmpl w:val="4A5AE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3B7109"/>
    <w:multiLevelType w:val="hybridMultilevel"/>
    <w:tmpl w:val="8D58E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B57418"/>
    <w:multiLevelType w:val="hybridMultilevel"/>
    <w:tmpl w:val="FF421BB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D5044A3"/>
    <w:multiLevelType w:val="hybridMultilevel"/>
    <w:tmpl w:val="A776DB32"/>
    <w:lvl w:ilvl="0" w:tplc="08090001">
      <w:start w:val="1"/>
      <w:numFmt w:val="bullet"/>
      <w:lvlText w:val=""/>
      <w:lvlJc w:val="left"/>
      <w:pPr>
        <w:ind w:left="576" w:hanging="360"/>
      </w:pPr>
      <w:rPr>
        <w:rFonts w:ascii="Symbol" w:hAnsi="Symbol" w:hint="default"/>
      </w:rPr>
    </w:lvl>
    <w:lvl w:ilvl="1" w:tplc="08090003" w:tentative="1">
      <w:start w:val="1"/>
      <w:numFmt w:val="bullet"/>
      <w:lvlText w:val="o"/>
      <w:lvlJc w:val="left"/>
      <w:pPr>
        <w:ind w:left="1296" w:hanging="360"/>
      </w:pPr>
      <w:rPr>
        <w:rFonts w:ascii="Courier New" w:hAnsi="Courier New" w:cs="Courier New" w:hint="default"/>
      </w:rPr>
    </w:lvl>
    <w:lvl w:ilvl="2" w:tplc="08090005" w:tentative="1">
      <w:start w:val="1"/>
      <w:numFmt w:val="bullet"/>
      <w:lvlText w:val=""/>
      <w:lvlJc w:val="left"/>
      <w:pPr>
        <w:ind w:left="2016" w:hanging="360"/>
      </w:pPr>
      <w:rPr>
        <w:rFonts w:ascii="Wingdings" w:hAnsi="Wingdings" w:hint="default"/>
      </w:rPr>
    </w:lvl>
    <w:lvl w:ilvl="3" w:tplc="08090001" w:tentative="1">
      <w:start w:val="1"/>
      <w:numFmt w:val="bullet"/>
      <w:lvlText w:val=""/>
      <w:lvlJc w:val="left"/>
      <w:pPr>
        <w:ind w:left="2736" w:hanging="360"/>
      </w:pPr>
      <w:rPr>
        <w:rFonts w:ascii="Symbol" w:hAnsi="Symbol" w:hint="default"/>
      </w:rPr>
    </w:lvl>
    <w:lvl w:ilvl="4" w:tplc="08090003" w:tentative="1">
      <w:start w:val="1"/>
      <w:numFmt w:val="bullet"/>
      <w:lvlText w:val="o"/>
      <w:lvlJc w:val="left"/>
      <w:pPr>
        <w:ind w:left="3456" w:hanging="360"/>
      </w:pPr>
      <w:rPr>
        <w:rFonts w:ascii="Courier New" w:hAnsi="Courier New" w:cs="Courier New" w:hint="default"/>
      </w:rPr>
    </w:lvl>
    <w:lvl w:ilvl="5" w:tplc="08090005" w:tentative="1">
      <w:start w:val="1"/>
      <w:numFmt w:val="bullet"/>
      <w:lvlText w:val=""/>
      <w:lvlJc w:val="left"/>
      <w:pPr>
        <w:ind w:left="4176" w:hanging="360"/>
      </w:pPr>
      <w:rPr>
        <w:rFonts w:ascii="Wingdings" w:hAnsi="Wingdings" w:hint="default"/>
      </w:rPr>
    </w:lvl>
    <w:lvl w:ilvl="6" w:tplc="08090001" w:tentative="1">
      <w:start w:val="1"/>
      <w:numFmt w:val="bullet"/>
      <w:lvlText w:val=""/>
      <w:lvlJc w:val="left"/>
      <w:pPr>
        <w:ind w:left="4896" w:hanging="360"/>
      </w:pPr>
      <w:rPr>
        <w:rFonts w:ascii="Symbol" w:hAnsi="Symbol" w:hint="default"/>
      </w:rPr>
    </w:lvl>
    <w:lvl w:ilvl="7" w:tplc="08090003" w:tentative="1">
      <w:start w:val="1"/>
      <w:numFmt w:val="bullet"/>
      <w:lvlText w:val="o"/>
      <w:lvlJc w:val="left"/>
      <w:pPr>
        <w:ind w:left="5616" w:hanging="360"/>
      </w:pPr>
      <w:rPr>
        <w:rFonts w:ascii="Courier New" w:hAnsi="Courier New" w:cs="Courier New" w:hint="default"/>
      </w:rPr>
    </w:lvl>
    <w:lvl w:ilvl="8" w:tplc="08090005" w:tentative="1">
      <w:start w:val="1"/>
      <w:numFmt w:val="bullet"/>
      <w:lvlText w:val=""/>
      <w:lvlJc w:val="left"/>
      <w:pPr>
        <w:ind w:left="6336" w:hanging="360"/>
      </w:pPr>
      <w:rPr>
        <w:rFonts w:ascii="Wingdings" w:hAnsi="Wingdings" w:hint="default"/>
      </w:rPr>
    </w:lvl>
  </w:abstractNum>
  <w:abstractNum w:abstractNumId="12" w15:restartNumberingAfterBreak="0">
    <w:nsid w:val="2A5B2455"/>
    <w:multiLevelType w:val="hybridMultilevel"/>
    <w:tmpl w:val="319C7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EC38DD"/>
    <w:multiLevelType w:val="hybridMultilevel"/>
    <w:tmpl w:val="49E8A4BC"/>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14" w15:restartNumberingAfterBreak="0">
    <w:nsid w:val="3C426035"/>
    <w:multiLevelType w:val="hybridMultilevel"/>
    <w:tmpl w:val="376EE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DA102F5"/>
    <w:multiLevelType w:val="hybridMultilevel"/>
    <w:tmpl w:val="59CEBB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4E12577D"/>
    <w:multiLevelType w:val="hybridMultilevel"/>
    <w:tmpl w:val="60701F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D26C52"/>
    <w:multiLevelType w:val="hybridMultilevel"/>
    <w:tmpl w:val="BB5666A8"/>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num w:numId="1">
    <w:abstractNumId w:val="0"/>
  </w:num>
  <w:num w:numId="2">
    <w:abstractNumId w:val="12"/>
  </w:num>
  <w:num w:numId="3">
    <w:abstractNumId w:val="10"/>
  </w:num>
  <w:num w:numId="4">
    <w:abstractNumId w:val="11"/>
  </w:num>
  <w:num w:numId="5">
    <w:abstractNumId w:val="9"/>
  </w:num>
  <w:num w:numId="6">
    <w:abstractNumId w:val="7"/>
  </w:num>
  <w:num w:numId="7">
    <w:abstractNumId w:val="8"/>
  </w:num>
  <w:num w:numId="8">
    <w:abstractNumId w:val="14"/>
  </w:num>
  <w:num w:numId="9">
    <w:abstractNumId w:val="17"/>
  </w:num>
  <w:num w:numId="10">
    <w:abstractNumId w:val="6"/>
  </w:num>
  <w:num w:numId="11">
    <w:abstractNumId w:val="16"/>
  </w:num>
  <w:num w:numId="12">
    <w:abstractNumId w:val="13"/>
  </w:num>
  <w:num w:numId="13">
    <w:abstractNumId w:val="15"/>
  </w:num>
  <w:num w:numId="14">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2"/>
  </w:compat>
  <w:rsids>
    <w:rsidRoot w:val="00B11C10"/>
    <w:rsid w:val="0000066F"/>
    <w:rsid w:val="000009C8"/>
    <w:rsid w:val="00001660"/>
    <w:rsid w:val="000024E4"/>
    <w:rsid w:val="00004146"/>
    <w:rsid w:val="0000514B"/>
    <w:rsid w:val="00005177"/>
    <w:rsid w:val="000054BA"/>
    <w:rsid w:val="0000561C"/>
    <w:rsid w:val="00005AE8"/>
    <w:rsid w:val="00006C3B"/>
    <w:rsid w:val="00007CAE"/>
    <w:rsid w:val="000107FA"/>
    <w:rsid w:val="00010870"/>
    <w:rsid w:val="00011221"/>
    <w:rsid w:val="00011339"/>
    <w:rsid w:val="00012E4E"/>
    <w:rsid w:val="00013D22"/>
    <w:rsid w:val="00014235"/>
    <w:rsid w:val="00014BF3"/>
    <w:rsid w:val="00014C5A"/>
    <w:rsid w:val="00014E1B"/>
    <w:rsid w:val="00015B68"/>
    <w:rsid w:val="00015D7D"/>
    <w:rsid w:val="0001669D"/>
    <w:rsid w:val="00021E45"/>
    <w:rsid w:val="00022C0C"/>
    <w:rsid w:val="00023A5E"/>
    <w:rsid w:val="00023BB7"/>
    <w:rsid w:val="00023C68"/>
    <w:rsid w:val="000243A0"/>
    <w:rsid w:val="00026081"/>
    <w:rsid w:val="000263AA"/>
    <w:rsid w:val="00027129"/>
    <w:rsid w:val="0002718A"/>
    <w:rsid w:val="00030B07"/>
    <w:rsid w:val="000319E3"/>
    <w:rsid w:val="000344ED"/>
    <w:rsid w:val="00034C54"/>
    <w:rsid w:val="000354EF"/>
    <w:rsid w:val="00036DBD"/>
    <w:rsid w:val="000406B6"/>
    <w:rsid w:val="0004133A"/>
    <w:rsid w:val="0004228F"/>
    <w:rsid w:val="000425AC"/>
    <w:rsid w:val="000439E8"/>
    <w:rsid w:val="00044D1D"/>
    <w:rsid w:val="00044E64"/>
    <w:rsid w:val="00046BDA"/>
    <w:rsid w:val="00047D74"/>
    <w:rsid w:val="00047EE2"/>
    <w:rsid w:val="00050657"/>
    <w:rsid w:val="000511D1"/>
    <w:rsid w:val="000518A9"/>
    <w:rsid w:val="00051A68"/>
    <w:rsid w:val="00051B1E"/>
    <w:rsid w:val="00052E9C"/>
    <w:rsid w:val="00053AB8"/>
    <w:rsid w:val="00053BE1"/>
    <w:rsid w:val="00054573"/>
    <w:rsid w:val="00054892"/>
    <w:rsid w:val="00054E5C"/>
    <w:rsid w:val="00054FC8"/>
    <w:rsid w:val="00057638"/>
    <w:rsid w:val="000618D2"/>
    <w:rsid w:val="00061C9F"/>
    <w:rsid w:val="00063406"/>
    <w:rsid w:val="00063A0D"/>
    <w:rsid w:val="00063B13"/>
    <w:rsid w:val="000651A0"/>
    <w:rsid w:val="00065DE4"/>
    <w:rsid w:val="000662A9"/>
    <w:rsid w:val="00066389"/>
    <w:rsid w:val="00066C91"/>
    <w:rsid w:val="00066E2E"/>
    <w:rsid w:val="00067BCC"/>
    <w:rsid w:val="00067D89"/>
    <w:rsid w:val="00070D5B"/>
    <w:rsid w:val="00070FDF"/>
    <w:rsid w:val="000719C2"/>
    <w:rsid w:val="00072996"/>
    <w:rsid w:val="00072BA5"/>
    <w:rsid w:val="00073E30"/>
    <w:rsid w:val="000741A3"/>
    <w:rsid w:val="00076171"/>
    <w:rsid w:val="00076290"/>
    <w:rsid w:val="00076EA5"/>
    <w:rsid w:val="00077751"/>
    <w:rsid w:val="00080D58"/>
    <w:rsid w:val="00080EEE"/>
    <w:rsid w:val="00081AEF"/>
    <w:rsid w:val="000834B7"/>
    <w:rsid w:val="000839F5"/>
    <w:rsid w:val="000857E9"/>
    <w:rsid w:val="00086188"/>
    <w:rsid w:val="00086687"/>
    <w:rsid w:val="0009018A"/>
    <w:rsid w:val="0009041C"/>
    <w:rsid w:val="00093902"/>
    <w:rsid w:val="000A2287"/>
    <w:rsid w:val="000A246E"/>
    <w:rsid w:val="000A25E6"/>
    <w:rsid w:val="000A3D1A"/>
    <w:rsid w:val="000A678F"/>
    <w:rsid w:val="000B0115"/>
    <w:rsid w:val="000B0DD9"/>
    <w:rsid w:val="000B21AB"/>
    <w:rsid w:val="000B2B75"/>
    <w:rsid w:val="000B6F78"/>
    <w:rsid w:val="000B75C6"/>
    <w:rsid w:val="000B77A9"/>
    <w:rsid w:val="000C2034"/>
    <w:rsid w:val="000C2465"/>
    <w:rsid w:val="000C27B3"/>
    <w:rsid w:val="000C34C0"/>
    <w:rsid w:val="000C3B52"/>
    <w:rsid w:val="000C3C49"/>
    <w:rsid w:val="000C505B"/>
    <w:rsid w:val="000C5B8F"/>
    <w:rsid w:val="000C5C7B"/>
    <w:rsid w:val="000C5CAD"/>
    <w:rsid w:val="000C6462"/>
    <w:rsid w:val="000D189D"/>
    <w:rsid w:val="000D1A3C"/>
    <w:rsid w:val="000D1DCA"/>
    <w:rsid w:val="000D2E2C"/>
    <w:rsid w:val="000D46EF"/>
    <w:rsid w:val="000D55A3"/>
    <w:rsid w:val="000D5E2C"/>
    <w:rsid w:val="000D5EBF"/>
    <w:rsid w:val="000D73BC"/>
    <w:rsid w:val="000D7A39"/>
    <w:rsid w:val="000D7E05"/>
    <w:rsid w:val="000D7E69"/>
    <w:rsid w:val="000E0419"/>
    <w:rsid w:val="000E3943"/>
    <w:rsid w:val="000E3FB1"/>
    <w:rsid w:val="000E792A"/>
    <w:rsid w:val="000F04C3"/>
    <w:rsid w:val="000F05F6"/>
    <w:rsid w:val="000F08EB"/>
    <w:rsid w:val="000F14C4"/>
    <w:rsid w:val="000F1A23"/>
    <w:rsid w:val="000F1D7E"/>
    <w:rsid w:val="000F2931"/>
    <w:rsid w:val="000F33AA"/>
    <w:rsid w:val="000F39B4"/>
    <w:rsid w:val="000F3A63"/>
    <w:rsid w:val="0010255F"/>
    <w:rsid w:val="001037F5"/>
    <w:rsid w:val="0010477C"/>
    <w:rsid w:val="0010568B"/>
    <w:rsid w:val="00106CF0"/>
    <w:rsid w:val="00106D05"/>
    <w:rsid w:val="001104CF"/>
    <w:rsid w:val="00110B1D"/>
    <w:rsid w:val="00111E7C"/>
    <w:rsid w:val="00111F4C"/>
    <w:rsid w:val="001149A7"/>
    <w:rsid w:val="00115D30"/>
    <w:rsid w:val="00115F04"/>
    <w:rsid w:val="00117290"/>
    <w:rsid w:val="00117547"/>
    <w:rsid w:val="00121335"/>
    <w:rsid w:val="001226B3"/>
    <w:rsid w:val="0012348C"/>
    <w:rsid w:val="00123760"/>
    <w:rsid w:val="0012572B"/>
    <w:rsid w:val="00126CA6"/>
    <w:rsid w:val="0012700B"/>
    <w:rsid w:val="00127615"/>
    <w:rsid w:val="00127A4A"/>
    <w:rsid w:val="00127B99"/>
    <w:rsid w:val="0013152B"/>
    <w:rsid w:val="00132630"/>
    <w:rsid w:val="00134011"/>
    <w:rsid w:val="00134EFE"/>
    <w:rsid w:val="00135128"/>
    <w:rsid w:val="00142F69"/>
    <w:rsid w:val="00144838"/>
    <w:rsid w:val="00144CD4"/>
    <w:rsid w:val="00146A67"/>
    <w:rsid w:val="00146CC1"/>
    <w:rsid w:val="00147D36"/>
    <w:rsid w:val="00147F3A"/>
    <w:rsid w:val="00150ADA"/>
    <w:rsid w:val="00150DD0"/>
    <w:rsid w:val="001519B3"/>
    <w:rsid w:val="0015202F"/>
    <w:rsid w:val="00152CDA"/>
    <w:rsid w:val="001536C3"/>
    <w:rsid w:val="00153815"/>
    <w:rsid w:val="001550E1"/>
    <w:rsid w:val="001557D0"/>
    <w:rsid w:val="0015597D"/>
    <w:rsid w:val="00156740"/>
    <w:rsid w:val="00161915"/>
    <w:rsid w:val="00162438"/>
    <w:rsid w:val="00162BB6"/>
    <w:rsid w:val="00162FB6"/>
    <w:rsid w:val="001630AF"/>
    <w:rsid w:val="0016501B"/>
    <w:rsid w:val="001673E9"/>
    <w:rsid w:val="00170042"/>
    <w:rsid w:val="00170EA1"/>
    <w:rsid w:val="00171137"/>
    <w:rsid w:val="00174B8D"/>
    <w:rsid w:val="001759EF"/>
    <w:rsid w:val="001768F7"/>
    <w:rsid w:val="0018048E"/>
    <w:rsid w:val="00181508"/>
    <w:rsid w:val="0018298A"/>
    <w:rsid w:val="00183197"/>
    <w:rsid w:val="001854AE"/>
    <w:rsid w:val="001878D3"/>
    <w:rsid w:val="00187A48"/>
    <w:rsid w:val="00187E60"/>
    <w:rsid w:val="001930B7"/>
    <w:rsid w:val="00193BF9"/>
    <w:rsid w:val="00193F91"/>
    <w:rsid w:val="00194028"/>
    <w:rsid w:val="00195A06"/>
    <w:rsid w:val="0019687D"/>
    <w:rsid w:val="001968D1"/>
    <w:rsid w:val="00196A7F"/>
    <w:rsid w:val="00197F56"/>
    <w:rsid w:val="001A27D3"/>
    <w:rsid w:val="001A355A"/>
    <w:rsid w:val="001A6ACD"/>
    <w:rsid w:val="001A7321"/>
    <w:rsid w:val="001A7CA1"/>
    <w:rsid w:val="001B18AB"/>
    <w:rsid w:val="001B477E"/>
    <w:rsid w:val="001B5037"/>
    <w:rsid w:val="001B5BE7"/>
    <w:rsid w:val="001B6530"/>
    <w:rsid w:val="001B7068"/>
    <w:rsid w:val="001B77AF"/>
    <w:rsid w:val="001C0757"/>
    <w:rsid w:val="001C4FA3"/>
    <w:rsid w:val="001C55AA"/>
    <w:rsid w:val="001C5DFF"/>
    <w:rsid w:val="001C7B24"/>
    <w:rsid w:val="001C7E62"/>
    <w:rsid w:val="001C7FBA"/>
    <w:rsid w:val="001D15C4"/>
    <w:rsid w:val="001D16C4"/>
    <w:rsid w:val="001D209F"/>
    <w:rsid w:val="001D2369"/>
    <w:rsid w:val="001D29B3"/>
    <w:rsid w:val="001D347A"/>
    <w:rsid w:val="001D4E8E"/>
    <w:rsid w:val="001D6553"/>
    <w:rsid w:val="001D720C"/>
    <w:rsid w:val="001E01D2"/>
    <w:rsid w:val="001E05BD"/>
    <w:rsid w:val="001E0DF8"/>
    <w:rsid w:val="001E112A"/>
    <w:rsid w:val="001E42AE"/>
    <w:rsid w:val="001E5B08"/>
    <w:rsid w:val="001E63A9"/>
    <w:rsid w:val="001F00E6"/>
    <w:rsid w:val="001F1961"/>
    <w:rsid w:val="001F2213"/>
    <w:rsid w:val="001F23B1"/>
    <w:rsid w:val="001F3CE9"/>
    <w:rsid w:val="001F5F9F"/>
    <w:rsid w:val="001F6570"/>
    <w:rsid w:val="00203AF4"/>
    <w:rsid w:val="002044F5"/>
    <w:rsid w:val="0021074B"/>
    <w:rsid w:val="002127A0"/>
    <w:rsid w:val="002133A6"/>
    <w:rsid w:val="002174E8"/>
    <w:rsid w:val="00220AC1"/>
    <w:rsid w:val="00220F9F"/>
    <w:rsid w:val="00222942"/>
    <w:rsid w:val="00223208"/>
    <w:rsid w:val="002232B0"/>
    <w:rsid w:val="002233EC"/>
    <w:rsid w:val="002241AD"/>
    <w:rsid w:val="0023141F"/>
    <w:rsid w:val="00233EC6"/>
    <w:rsid w:val="00235DE0"/>
    <w:rsid w:val="002365E6"/>
    <w:rsid w:val="00236F01"/>
    <w:rsid w:val="00240CE0"/>
    <w:rsid w:val="0024376D"/>
    <w:rsid w:val="00244242"/>
    <w:rsid w:val="00245430"/>
    <w:rsid w:val="00245F9E"/>
    <w:rsid w:val="002502F7"/>
    <w:rsid w:val="00250431"/>
    <w:rsid w:val="002506E3"/>
    <w:rsid w:val="0025084D"/>
    <w:rsid w:val="002532B1"/>
    <w:rsid w:val="002546AE"/>
    <w:rsid w:val="00254928"/>
    <w:rsid w:val="00255BBE"/>
    <w:rsid w:val="0026040D"/>
    <w:rsid w:val="002639A1"/>
    <w:rsid w:val="00265758"/>
    <w:rsid w:val="00270959"/>
    <w:rsid w:val="00270BB6"/>
    <w:rsid w:val="00270FCE"/>
    <w:rsid w:val="0027164D"/>
    <w:rsid w:val="0027308E"/>
    <w:rsid w:val="002731BA"/>
    <w:rsid w:val="00273DCE"/>
    <w:rsid w:val="002758EB"/>
    <w:rsid w:val="0027593F"/>
    <w:rsid w:val="00275C72"/>
    <w:rsid w:val="00281EBF"/>
    <w:rsid w:val="00284045"/>
    <w:rsid w:val="00284215"/>
    <w:rsid w:val="00284690"/>
    <w:rsid w:val="002924FC"/>
    <w:rsid w:val="0029300C"/>
    <w:rsid w:val="00294318"/>
    <w:rsid w:val="00296784"/>
    <w:rsid w:val="00297277"/>
    <w:rsid w:val="002A091C"/>
    <w:rsid w:val="002A239E"/>
    <w:rsid w:val="002A30FB"/>
    <w:rsid w:val="002A3F81"/>
    <w:rsid w:val="002A7DC9"/>
    <w:rsid w:val="002B0A11"/>
    <w:rsid w:val="002B0AF0"/>
    <w:rsid w:val="002B0E43"/>
    <w:rsid w:val="002B311C"/>
    <w:rsid w:val="002B452B"/>
    <w:rsid w:val="002B4DF0"/>
    <w:rsid w:val="002B52A2"/>
    <w:rsid w:val="002B6DA7"/>
    <w:rsid w:val="002B72D3"/>
    <w:rsid w:val="002C0254"/>
    <w:rsid w:val="002C03A9"/>
    <w:rsid w:val="002C099A"/>
    <w:rsid w:val="002C0B29"/>
    <w:rsid w:val="002C517F"/>
    <w:rsid w:val="002C53CA"/>
    <w:rsid w:val="002C5B78"/>
    <w:rsid w:val="002C63F4"/>
    <w:rsid w:val="002C70A5"/>
    <w:rsid w:val="002C7AAB"/>
    <w:rsid w:val="002D1558"/>
    <w:rsid w:val="002D1AAD"/>
    <w:rsid w:val="002D1CD8"/>
    <w:rsid w:val="002D2417"/>
    <w:rsid w:val="002D2B48"/>
    <w:rsid w:val="002D624D"/>
    <w:rsid w:val="002E097F"/>
    <w:rsid w:val="002E1896"/>
    <w:rsid w:val="002E32CF"/>
    <w:rsid w:val="002E6186"/>
    <w:rsid w:val="002E780B"/>
    <w:rsid w:val="002F16FD"/>
    <w:rsid w:val="002F17D9"/>
    <w:rsid w:val="002F2279"/>
    <w:rsid w:val="002F23F6"/>
    <w:rsid w:val="002F2D95"/>
    <w:rsid w:val="002F5ACA"/>
    <w:rsid w:val="002F5D60"/>
    <w:rsid w:val="002F777B"/>
    <w:rsid w:val="003014A7"/>
    <w:rsid w:val="00303CFA"/>
    <w:rsid w:val="00305798"/>
    <w:rsid w:val="00305D37"/>
    <w:rsid w:val="00306E35"/>
    <w:rsid w:val="00307A36"/>
    <w:rsid w:val="00312EA2"/>
    <w:rsid w:val="00315C94"/>
    <w:rsid w:val="00316215"/>
    <w:rsid w:val="00317CCB"/>
    <w:rsid w:val="00320D8E"/>
    <w:rsid w:val="00321966"/>
    <w:rsid w:val="0032252D"/>
    <w:rsid w:val="00322A0F"/>
    <w:rsid w:val="00322C9B"/>
    <w:rsid w:val="0032318D"/>
    <w:rsid w:val="003241E2"/>
    <w:rsid w:val="0032428B"/>
    <w:rsid w:val="00324940"/>
    <w:rsid w:val="00324D89"/>
    <w:rsid w:val="003263A2"/>
    <w:rsid w:val="00327B13"/>
    <w:rsid w:val="00331DD5"/>
    <w:rsid w:val="003324E3"/>
    <w:rsid w:val="003325F0"/>
    <w:rsid w:val="00333C0D"/>
    <w:rsid w:val="00334876"/>
    <w:rsid w:val="00334A54"/>
    <w:rsid w:val="0033702C"/>
    <w:rsid w:val="0034066C"/>
    <w:rsid w:val="003407AE"/>
    <w:rsid w:val="003408E1"/>
    <w:rsid w:val="00341480"/>
    <w:rsid w:val="0034152B"/>
    <w:rsid w:val="003433E4"/>
    <w:rsid w:val="003470C0"/>
    <w:rsid w:val="0035056F"/>
    <w:rsid w:val="00351190"/>
    <w:rsid w:val="0035258B"/>
    <w:rsid w:val="003532F7"/>
    <w:rsid w:val="003539B9"/>
    <w:rsid w:val="003539CD"/>
    <w:rsid w:val="00354F5F"/>
    <w:rsid w:val="00355D43"/>
    <w:rsid w:val="00356CF9"/>
    <w:rsid w:val="003572A6"/>
    <w:rsid w:val="00357E11"/>
    <w:rsid w:val="00361945"/>
    <w:rsid w:val="00362394"/>
    <w:rsid w:val="0036250F"/>
    <w:rsid w:val="00362D68"/>
    <w:rsid w:val="003635D2"/>
    <w:rsid w:val="00363EA5"/>
    <w:rsid w:val="003642C5"/>
    <w:rsid w:val="00367FD4"/>
    <w:rsid w:val="0037004D"/>
    <w:rsid w:val="0037038C"/>
    <w:rsid w:val="003706A2"/>
    <w:rsid w:val="00371B37"/>
    <w:rsid w:val="00372E59"/>
    <w:rsid w:val="00373A42"/>
    <w:rsid w:val="00373F8E"/>
    <w:rsid w:val="00374B98"/>
    <w:rsid w:val="0037501B"/>
    <w:rsid w:val="0037711F"/>
    <w:rsid w:val="00380354"/>
    <w:rsid w:val="00380D53"/>
    <w:rsid w:val="00383D2B"/>
    <w:rsid w:val="00384FAE"/>
    <w:rsid w:val="00385E09"/>
    <w:rsid w:val="003865E2"/>
    <w:rsid w:val="003868FB"/>
    <w:rsid w:val="0038693F"/>
    <w:rsid w:val="00387F3E"/>
    <w:rsid w:val="003904CF"/>
    <w:rsid w:val="00390A07"/>
    <w:rsid w:val="00391212"/>
    <w:rsid w:val="00392983"/>
    <w:rsid w:val="00393976"/>
    <w:rsid w:val="00393D59"/>
    <w:rsid w:val="00394011"/>
    <w:rsid w:val="00394380"/>
    <w:rsid w:val="00394468"/>
    <w:rsid w:val="003946F7"/>
    <w:rsid w:val="003961BC"/>
    <w:rsid w:val="00396A19"/>
    <w:rsid w:val="00396E27"/>
    <w:rsid w:val="00397B40"/>
    <w:rsid w:val="003A0561"/>
    <w:rsid w:val="003A0ABF"/>
    <w:rsid w:val="003A11CF"/>
    <w:rsid w:val="003A1DDF"/>
    <w:rsid w:val="003A2666"/>
    <w:rsid w:val="003B0229"/>
    <w:rsid w:val="003B0475"/>
    <w:rsid w:val="003B1C2C"/>
    <w:rsid w:val="003B2233"/>
    <w:rsid w:val="003B29FD"/>
    <w:rsid w:val="003B33E3"/>
    <w:rsid w:val="003B5149"/>
    <w:rsid w:val="003C0ADF"/>
    <w:rsid w:val="003C1540"/>
    <w:rsid w:val="003C1F92"/>
    <w:rsid w:val="003C2AF5"/>
    <w:rsid w:val="003C4FDE"/>
    <w:rsid w:val="003C6C3B"/>
    <w:rsid w:val="003C6F5E"/>
    <w:rsid w:val="003D14B5"/>
    <w:rsid w:val="003D2011"/>
    <w:rsid w:val="003D258B"/>
    <w:rsid w:val="003D28B4"/>
    <w:rsid w:val="003D3DFA"/>
    <w:rsid w:val="003D4135"/>
    <w:rsid w:val="003D4B83"/>
    <w:rsid w:val="003D7EB4"/>
    <w:rsid w:val="003D7FB3"/>
    <w:rsid w:val="003E020F"/>
    <w:rsid w:val="003E09F6"/>
    <w:rsid w:val="003E1A6E"/>
    <w:rsid w:val="003E279F"/>
    <w:rsid w:val="003E3567"/>
    <w:rsid w:val="003E5EB8"/>
    <w:rsid w:val="003E607C"/>
    <w:rsid w:val="003E743E"/>
    <w:rsid w:val="003F0B70"/>
    <w:rsid w:val="003F34F1"/>
    <w:rsid w:val="003F48B6"/>
    <w:rsid w:val="003F5438"/>
    <w:rsid w:val="003F6393"/>
    <w:rsid w:val="003F6DA9"/>
    <w:rsid w:val="0040003C"/>
    <w:rsid w:val="00400914"/>
    <w:rsid w:val="00401567"/>
    <w:rsid w:val="00401572"/>
    <w:rsid w:val="00402072"/>
    <w:rsid w:val="004027FA"/>
    <w:rsid w:val="004040C4"/>
    <w:rsid w:val="00406392"/>
    <w:rsid w:val="00407073"/>
    <w:rsid w:val="00407B22"/>
    <w:rsid w:val="00407D93"/>
    <w:rsid w:val="00412D18"/>
    <w:rsid w:val="00413653"/>
    <w:rsid w:val="00417A44"/>
    <w:rsid w:val="00417E16"/>
    <w:rsid w:val="00420532"/>
    <w:rsid w:val="004239CA"/>
    <w:rsid w:val="0042406E"/>
    <w:rsid w:val="00424923"/>
    <w:rsid w:val="00424C25"/>
    <w:rsid w:val="00427FD3"/>
    <w:rsid w:val="00431046"/>
    <w:rsid w:val="004315FB"/>
    <w:rsid w:val="00431DD5"/>
    <w:rsid w:val="004326A9"/>
    <w:rsid w:val="00432862"/>
    <w:rsid w:val="00432B21"/>
    <w:rsid w:val="00433272"/>
    <w:rsid w:val="00434049"/>
    <w:rsid w:val="00436044"/>
    <w:rsid w:val="0043632A"/>
    <w:rsid w:val="00436890"/>
    <w:rsid w:val="00441346"/>
    <w:rsid w:val="0044155D"/>
    <w:rsid w:val="00441D9F"/>
    <w:rsid w:val="004421B1"/>
    <w:rsid w:val="004463C4"/>
    <w:rsid w:val="0045043A"/>
    <w:rsid w:val="00450F2F"/>
    <w:rsid w:val="00451B43"/>
    <w:rsid w:val="004534F4"/>
    <w:rsid w:val="0045395C"/>
    <w:rsid w:val="0045402B"/>
    <w:rsid w:val="00454C49"/>
    <w:rsid w:val="00454D91"/>
    <w:rsid w:val="0045584F"/>
    <w:rsid w:val="0045604A"/>
    <w:rsid w:val="00456146"/>
    <w:rsid w:val="004563C9"/>
    <w:rsid w:val="004567C1"/>
    <w:rsid w:val="00456DC9"/>
    <w:rsid w:val="00456DFC"/>
    <w:rsid w:val="00456FE5"/>
    <w:rsid w:val="0046184F"/>
    <w:rsid w:val="00461F11"/>
    <w:rsid w:val="004627F1"/>
    <w:rsid w:val="0046387D"/>
    <w:rsid w:val="00464AF3"/>
    <w:rsid w:val="0046616B"/>
    <w:rsid w:val="00466E85"/>
    <w:rsid w:val="0046798B"/>
    <w:rsid w:val="004679BE"/>
    <w:rsid w:val="00471104"/>
    <w:rsid w:val="00471AA7"/>
    <w:rsid w:val="00471F03"/>
    <w:rsid w:val="00472A34"/>
    <w:rsid w:val="00475479"/>
    <w:rsid w:val="00475C11"/>
    <w:rsid w:val="004767F2"/>
    <w:rsid w:val="00477FCA"/>
    <w:rsid w:val="0048024D"/>
    <w:rsid w:val="004803DB"/>
    <w:rsid w:val="00480BD2"/>
    <w:rsid w:val="00482BC0"/>
    <w:rsid w:val="00482D46"/>
    <w:rsid w:val="00483BE4"/>
    <w:rsid w:val="00483E71"/>
    <w:rsid w:val="0048463F"/>
    <w:rsid w:val="00484A94"/>
    <w:rsid w:val="00486686"/>
    <w:rsid w:val="00487FA2"/>
    <w:rsid w:val="00490EC8"/>
    <w:rsid w:val="00491E0E"/>
    <w:rsid w:val="0049221F"/>
    <w:rsid w:val="004927E3"/>
    <w:rsid w:val="004946E9"/>
    <w:rsid w:val="00497723"/>
    <w:rsid w:val="004A1679"/>
    <w:rsid w:val="004A191E"/>
    <w:rsid w:val="004A32E6"/>
    <w:rsid w:val="004A4F88"/>
    <w:rsid w:val="004A6117"/>
    <w:rsid w:val="004A68A7"/>
    <w:rsid w:val="004A72F4"/>
    <w:rsid w:val="004B2BE5"/>
    <w:rsid w:val="004B460B"/>
    <w:rsid w:val="004B5D2B"/>
    <w:rsid w:val="004B6B3E"/>
    <w:rsid w:val="004B6BC7"/>
    <w:rsid w:val="004B7487"/>
    <w:rsid w:val="004B7DF5"/>
    <w:rsid w:val="004C0147"/>
    <w:rsid w:val="004C0C17"/>
    <w:rsid w:val="004C1444"/>
    <w:rsid w:val="004C3171"/>
    <w:rsid w:val="004C3A4B"/>
    <w:rsid w:val="004C40BF"/>
    <w:rsid w:val="004C579D"/>
    <w:rsid w:val="004C6C21"/>
    <w:rsid w:val="004D0842"/>
    <w:rsid w:val="004D1E40"/>
    <w:rsid w:val="004D2283"/>
    <w:rsid w:val="004D260B"/>
    <w:rsid w:val="004D31C5"/>
    <w:rsid w:val="004D4434"/>
    <w:rsid w:val="004D497C"/>
    <w:rsid w:val="004D53DF"/>
    <w:rsid w:val="004D73C4"/>
    <w:rsid w:val="004D779D"/>
    <w:rsid w:val="004E1FF0"/>
    <w:rsid w:val="004E2795"/>
    <w:rsid w:val="004E3295"/>
    <w:rsid w:val="004E34B2"/>
    <w:rsid w:val="004E5076"/>
    <w:rsid w:val="004E5260"/>
    <w:rsid w:val="004E56AD"/>
    <w:rsid w:val="004E60CE"/>
    <w:rsid w:val="004E7077"/>
    <w:rsid w:val="004E7B50"/>
    <w:rsid w:val="004F1C70"/>
    <w:rsid w:val="004F2380"/>
    <w:rsid w:val="004F243D"/>
    <w:rsid w:val="004F3387"/>
    <w:rsid w:val="004F5394"/>
    <w:rsid w:val="004F541D"/>
    <w:rsid w:val="004F613C"/>
    <w:rsid w:val="004F6ACD"/>
    <w:rsid w:val="004F7D8D"/>
    <w:rsid w:val="004F7F4D"/>
    <w:rsid w:val="005004A2"/>
    <w:rsid w:val="0050050D"/>
    <w:rsid w:val="0050088A"/>
    <w:rsid w:val="005020FD"/>
    <w:rsid w:val="00502BBA"/>
    <w:rsid w:val="00502EE0"/>
    <w:rsid w:val="005038E1"/>
    <w:rsid w:val="00503B36"/>
    <w:rsid w:val="00504061"/>
    <w:rsid w:val="005070AE"/>
    <w:rsid w:val="00515D2B"/>
    <w:rsid w:val="005203DA"/>
    <w:rsid w:val="00521896"/>
    <w:rsid w:val="00523120"/>
    <w:rsid w:val="00523F42"/>
    <w:rsid w:val="0052429C"/>
    <w:rsid w:val="00525201"/>
    <w:rsid w:val="0052530A"/>
    <w:rsid w:val="0052540F"/>
    <w:rsid w:val="00525CC9"/>
    <w:rsid w:val="0052721C"/>
    <w:rsid w:val="0053100B"/>
    <w:rsid w:val="00532BD1"/>
    <w:rsid w:val="00533371"/>
    <w:rsid w:val="00534D8F"/>
    <w:rsid w:val="005354C9"/>
    <w:rsid w:val="00536225"/>
    <w:rsid w:val="00536335"/>
    <w:rsid w:val="0053694B"/>
    <w:rsid w:val="00536F64"/>
    <w:rsid w:val="00536FC6"/>
    <w:rsid w:val="0053714A"/>
    <w:rsid w:val="005375DF"/>
    <w:rsid w:val="00540F73"/>
    <w:rsid w:val="00542F13"/>
    <w:rsid w:val="00544D80"/>
    <w:rsid w:val="005454CE"/>
    <w:rsid w:val="00545BEA"/>
    <w:rsid w:val="00545D45"/>
    <w:rsid w:val="0054621A"/>
    <w:rsid w:val="005465C7"/>
    <w:rsid w:val="005469C6"/>
    <w:rsid w:val="005473EA"/>
    <w:rsid w:val="00547DA4"/>
    <w:rsid w:val="00547EA3"/>
    <w:rsid w:val="00550EDF"/>
    <w:rsid w:val="005521AD"/>
    <w:rsid w:val="005524F4"/>
    <w:rsid w:val="00552C1B"/>
    <w:rsid w:val="00552E8C"/>
    <w:rsid w:val="005531F7"/>
    <w:rsid w:val="00554120"/>
    <w:rsid w:val="00555FE6"/>
    <w:rsid w:val="00557852"/>
    <w:rsid w:val="0056008D"/>
    <w:rsid w:val="00561A0F"/>
    <w:rsid w:val="005625FF"/>
    <w:rsid w:val="00564C65"/>
    <w:rsid w:val="00566CA4"/>
    <w:rsid w:val="00567CE3"/>
    <w:rsid w:val="0057062A"/>
    <w:rsid w:val="0057249E"/>
    <w:rsid w:val="005729A4"/>
    <w:rsid w:val="00574A22"/>
    <w:rsid w:val="00574D71"/>
    <w:rsid w:val="00574DD6"/>
    <w:rsid w:val="00575645"/>
    <w:rsid w:val="00576DC0"/>
    <w:rsid w:val="00577B7E"/>
    <w:rsid w:val="00581D30"/>
    <w:rsid w:val="00581D92"/>
    <w:rsid w:val="00581E65"/>
    <w:rsid w:val="005824D0"/>
    <w:rsid w:val="005831E6"/>
    <w:rsid w:val="00584815"/>
    <w:rsid w:val="00587CE3"/>
    <w:rsid w:val="005905C8"/>
    <w:rsid w:val="005910C3"/>
    <w:rsid w:val="00591CF8"/>
    <w:rsid w:val="00593787"/>
    <w:rsid w:val="0059443C"/>
    <w:rsid w:val="005967A0"/>
    <w:rsid w:val="00597E49"/>
    <w:rsid w:val="005A09C2"/>
    <w:rsid w:val="005A108B"/>
    <w:rsid w:val="005A1F0C"/>
    <w:rsid w:val="005A374A"/>
    <w:rsid w:val="005A3A52"/>
    <w:rsid w:val="005A4BC0"/>
    <w:rsid w:val="005A7828"/>
    <w:rsid w:val="005B0190"/>
    <w:rsid w:val="005B0325"/>
    <w:rsid w:val="005B1357"/>
    <w:rsid w:val="005B1793"/>
    <w:rsid w:val="005B2753"/>
    <w:rsid w:val="005B2ECE"/>
    <w:rsid w:val="005B48F6"/>
    <w:rsid w:val="005B68B6"/>
    <w:rsid w:val="005B6BD7"/>
    <w:rsid w:val="005B701D"/>
    <w:rsid w:val="005C07C7"/>
    <w:rsid w:val="005C1480"/>
    <w:rsid w:val="005C1E93"/>
    <w:rsid w:val="005C28CB"/>
    <w:rsid w:val="005C3111"/>
    <w:rsid w:val="005C4A62"/>
    <w:rsid w:val="005C556C"/>
    <w:rsid w:val="005C59F8"/>
    <w:rsid w:val="005C5F76"/>
    <w:rsid w:val="005C6C74"/>
    <w:rsid w:val="005D0CD9"/>
    <w:rsid w:val="005D1B05"/>
    <w:rsid w:val="005D337C"/>
    <w:rsid w:val="005D34D8"/>
    <w:rsid w:val="005D41B5"/>
    <w:rsid w:val="005D4BF6"/>
    <w:rsid w:val="005D4C23"/>
    <w:rsid w:val="005D54B5"/>
    <w:rsid w:val="005D5975"/>
    <w:rsid w:val="005D5F48"/>
    <w:rsid w:val="005D62AF"/>
    <w:rsid w:val="005E2940"/>
    <w:rsid w:val="005E2EF9"/>
    <w:rsid w:val="005E7530"/>
    <w:rsid w:val="005F081C"/>
    <w:rsid w:val="005F2869"/>
    <w:rsid w:val="005F3369"/>
    <w:rsid w:val="005F3AD3"/>
    <w:rsid w:val="005F4587"/>
    <w:rsid w:val="005F4664"/>
    <w:rsid w:val="005F5C1D"/>
    <w:rsid w:val="005F6EB1"/>
    <w:rsid w:val="005F77BF"/>
    <w:rsid w:val="00600132"/>
    <w:rsid w:val="00600C88"/>
    <w:rsid w:val="0060376E"/>
    <w:rsid w:val="00607038"/>
    <w:rsid w:val="00607A45"/>
    <w:rsid w:val="00611700"/>
    <w:rsid w:val="006124F2"/>
    <w:rsid w:val="00612753"/>
    <w:rsid w:val="00614DC1"/>
    <w:rsid w:val="00615A46"/>
    <w:rsid w:val="006160B7"/>
    <w:rsid w:val="006160E2"/>
    <w:rsid w:val="006175E2"/>
    <w:rsid w:val="00620CB5"/>
    <w:rsid w:val="00621394"/>
    <w:rsid w:val="00622989"/>
    <w:rsid w:val="00622ECD"/>
    <w:rsid w:val="0062358D"/>
    <w:rsid w:val="00623EDE"/>
    <w:rsid w:val="00626773"/>
    <w:rsid w:val="00627690"/>
    <w:rsid w:val="00627988"/>
    <w:rsid w:val="00627F06"/>
    <w:rsid w:val="0063199E"/>
    <w:rsid w:val="00631F22"/>
    <w:rsid w:val="006331D4"/>
    <w:rsid w:val="0063343A"/>
    <w:rsid w:val="00633BDF"/>
    <w:rsid w:val="0063539D"/>
    <w:rsid w:val="006402D8"/>
    <w:rsid w:val="00643446"/>
    <w:rsid w:val="006436BD"/>
    <w:rsid w:val="0064398D"/>
    <w:rsid w:val="00645432"/>
    <w:rsid w:val="00645603"/>
    <w:rsid w:val="00646A6A"/>
    <w:rsid w:val="006505ED"/>
    <w:rsid w:val="00650B96"/>
    <w:rsid w:val="00650EFB"/>
    <w:rsid w:val="00651201"/>
    <w:rsid w:val="006523AB"/>
    <w:rsid w:val="00652998"/>
    <w:rsid w:val="00653719"/>
    <w:rsid w:val="00653CC3"/>
    <w:rsid w:val="006568E2"/>
    <w:rsid w:val="006574A2"/>
    <w:rsid w:val="00661744"/>
    <w:rsid w:val="0066293E"/>
    <w:rsid w:val="006641CD"/>
    <w:rsid w:val="0066576A"/>
    <w:rsid w:val="00667A66"/>
    <w:rsid w:val="00671518"/>
    <w:rsid w:val="00673979"/>
    <w:rsid w:val="00674BDA"/>
    <w:rsid w:val="00675037"/>
    <w:rsid w:val="006764F6"/>
    <w:rsid w:val="0068011D"/>
    <w:rsid w:val="00682E9F"/>
    <w:rsid w:val="0068340B"/>
    <w:rsid w:val="00685742"/>
    <w:rsid w:val="006909C6"/>
    <w:rsid w:val="00690F81"/>
    <w:rsid w:val="0069659E"/>
    <w:rsid w:val="00696BFD"/>
    <w:rsid w:val="006974D0"/>
    <w:rsid w:val="006A0050"/>
    <w:rsid w:val="006A30F7"/>
    <w:rsid w:val="006A3924"/>
    <w:rsid w:val="006A3BAE"/>
    <w:rsid w:val="006A3C08"/>
    <w:rsid w:val="006A6971"/>
    <w:rsid w:val="006A7FD0"/>
    <w:rsid w:val="006B0330"/>
    <w:rsid w:val="006B3978"/>
    <w:rsid w:val="006B3F77"/>
    <w:rsid w:val="006B4EAB"/>
    <w:rsid w:val="006B59F5"/>
    <w:rsid w:val="006B6207"/>
    <w:rsid w:val="006B6B02"/>
    <w:rsid w:val="006B743E"/>
    <w:rsid w:val="006B7F1E"/>
    <w:rsid w:val="006C12E4"/>
    <w:rsid w:val="006C1A03"/>
    <w:rsid w:val="006C2AFE"/>
    <w:rsid w:val="006C3C2B"/>
    <w:rsid w:val="006C3ED9"/>
    <w:rsid w:val="006C484B"/>
    <w:rsid w:val="006C5354"/>
    <w:rsid w:val="006C5F61"/>
    <w:rsid w:val="006C5FEB"/>
    <w:rsid w:val="006C6325"/>
    <w:rsid w:val="006C7F3A"/>
    <w:rsid w:val="006D0C64"/>
    <w:rsid w:val="006D332F"/>
    <w:rsid w:val="006D4BE2"/>
    <w:rsid w:val="006D4F9A"/>
    <w:rsid w:val="006D54FD"/>
    <w:rsid w:val="006D5823"/>
    <w:rsid w:val="006D6AA0"/>
    <w:rsid w:val="006D7024"/>
    <w:rsid w:val="006E026B"/>
    <w:rsid w:val="006E0893"/>
    <w:rsid w:val="006E233B"/>
    <w:rsid w:val="006E2B5F"/>
    <w:rsid w:val="006E3301"/>
    <w:rsid w:val="006E3987"/>
    <w:rsid w:val="006E468D"/>
    <w:rsid w:val="006E5559"/>
    <w:rsid w:val="006E631E"/>
    <w:rsid w:val="006E6D35"/>
    <w:rsid w:val="006E79BF"/>
    <w:rsid w:val="006F1464"/>
    <w:rsid w:val="006F2E99"/>
    <w:rsid w:val="006F2FCB"/>
    <w:rsid w:val="006F502E"/>
    <w:rsid w:val="006F7406"/>
    <w:rsid w:val="006F79EE"/>
    <w:rsid w:val="0070025D"/>
    <w:rsid w:val="007012DC"/>
    <w:rsid w:val="00701EC6"/>
    <w:rsid w:val="0070253E"/>
    <w:rsid w:val="00703C77"/>
    <w:rsid w:val="007050C2"/>
    <w:rsid w:val="007050FB"/>
    <w:rsid w:val="00705EC5"/>
    <w:rsid w:val="00707852"/>
    <w:rsid w:val="0070793A"/>
    <w:rsid w:val="00710510"/>
    <w:rsid w:val="0071182B"/>
    <w:rsid w:val="007129A9"/>
    <w:rsid w:val="0071424E"/>
    <w:rsid w:val="00714433"/>
    <w:rsid w:val="00714F1D"/>
    <w:rsid w:val="0071509A"/>
    <w:rsid w:val="00716253"/>
    <w:rsid w:val="007215E8"/>
    <w:rsid w:val="007217EB"/>
    <w:rsid w:val="00722211"/>
    <w:rsid w:val="00723909"/>
    <w:rsid w:val="00724039"/>
    <w:rsid w:val="0072441B"/>
    <w:rsid w:val="007257BB"/>
    <w:rsid w:val="007261C7"/>
    <w:rsid w:val="007268CC"/>
    <w:rsid w:val="0072705B"/>
    <w:rsid w:val="0072705F"/>
    <w:rsid w:val="00727566"/>
    <w:rsid w:val="00727EC0"/>
    <w:rsid w:val="00730086"/>
    <w:rsid w:val="00730611"/>
    <w:rsid w:val="0073572B"/>
    <w:rsid w:val="00736E68"/>
    <w:rsid w:val="00737060"/>
    <w:rsid w:val="0073799E"/>
    <w:rsid w:val="00740875"/>
    <w:rsid w:val="00740D97"/>
    <w:rsid w:val="00740F15"/>
    <w:rsid w:val="007425E7"/>
    <w:rsid w:val="00745253"/>
    <w:rsid w:val="00746052"/>
    <w:rsid w:val="007514B2"/>
    <w:rsid w:val="00753E5D"/>
    <w:rsid w:val="00760DC6"/>
    <w:rsid w:val="00765AB0"/>
    <w:rsid w:val="00766441"/>
    <w:rsid w:val="007664CF"/>
    <w:rsid w:val="0076672C"/>
    <w:rsid w:val="00767458"/>
    <w:rsid w:val="007711C5"/>
    <w:rsid w:val="007714FD"/>
    <w:rsid w:val="00771D8B"/>
    <w:rsid w:val="00773CB5"/>
    <w:rsid w:val="0077473E"/>
    <w:rsid w:val="00775FBB"/>
    <w:rsid w:val="007814E9"/>
    <w:rsid w:val="0078517A"/>
    <w:rsid w:val="007862B0"/>
    <w:rsid w:val="00787B1A"/>
    <w:rsid w:val="00787D4C"/>
    <w:rsid w:val="007911E9"/>
    <w:rsid w:val="00791A6A"/>
    <w:rsid w:val="00792461"/>
    <w:rsid w:val="007926A3"/>
    <w:rsid w:val="007930DF"/>
    <w:rsid w:val="00794647"/>
    <w:rsid w:val="007A0347"/>
    <w:rsid w:val="007A26BD"/>
    <w:rsid w:val="007A26E1"/>
    <w:rsid w:val="007A308F"/>
    <w:rsid w:val="007A364F"/>
    <w:rsid w:val="007A3BFD"/>
    <w:rsid w:val="007A436F"/>
    <w:rsid w:val="007A63DB"/>
    <w:rsid w:val="007A6AE5"/>
    <w:rsid w:val="007B0A0E"/>
    <w:rsid w:val="007B0F5C"/>
    <w:rsid w:val="007B1EE0"/>
    <w:rsid w:val="007B1FE6"/>
    <w:rsid w:val="007B1FEA"/>
    <w:rsid w:val="007B2F5A"/>
    <w:rsid w:val="007B504D"/>
    <w:rsid w:val="007B523A"/>
    <w:rsid w:val="007B58F1"/>
    <w:rsid w:val="007B5943"/>
    <w:rsid w:val="007B68B6"/>
    <w:rsid w:val="007B6EBE"/>
    <w:rsid w:val="007B739C"/>
    <w:rsid w:val="007B78AD"/>
    <w:rsid w:val="007C0548"/>
    <w:rsid w:val="007C08ED"/>
    <w:rsid w:val="007C12BD"/>
    <w:rsid w:val="007C14CF"/>
    <w:rsid w:val="007C172C"/>
    <w:rsid w:val="007C260F"/>
    <w:rsid w:val="007C2DAB"/>
    <w:rsid w:val="007C2F3B"/>
    <w:rsid w:val="007C302B"/>
    <w:rsid w:val="007C3EF4"/>
    <w:rsid w:val="007C5251"/>
    <w:rsid w:val="007C52AD"/>
    <w:rsid w:val="007C70A1"/>
    <w:rsid w:val="007D3467"/>
    <w:rsid w:val="007D4866"/>
    <w:rsid w:val="007E40DC"/>
    <w:rsid w:val="007E48CE"/>
    <w:rsid w:val="007E4E88"/>
    <w:rsid w:val="007E52CF"/>
    <w:rsid w:val="007E62D5"/>
    <w:rsid w:val="007E6C2D"/>
    <w:rsid w:val="007F0A0F"/>
    <w:rsid w:val="007F480C"/>
    <w:rsid w:val="007F5BD8"/>
    <w:rsid w:val="007F5E6E"/>
    <w:rsid w:val="007F5EC7"/>
    <w:rsid w:val="007F6919"/>
    <w:rsid w:val="007F7C9D"/>
    <w:rsid w:val="008004AC"/>
    <w:rsid w:val="00800E0A"/>
    <w:rsid w:val="0080160B"/>
    <w:rsid w:val="00805E34"/>
    <w:rsid w:val="008067A4"/>
    <w:rsid w:val="00806E71"/>
    <w:rsid w:val="008075B9"/>
    <w:rsid w:val="008114DA"/>
    <w:rsid w:val="0081282E"/>
    <w:rsid w:val="0081294D"/>
    <w:rsid w:val="00812BC2"/>
    <w:rsid w:val="00813080"/>
    <w:rsid w:val="00814191"/>
    <w:rsid w:val="00816976"/>
    <w:rsid w:val="00820D0A"/>
    <w:rsid w:val="00821B25"/>
    <w:rsid w:val="00822078"/>
    <w:rsid w:val="00822D75"/>
    <w:rsid w:val="00824D4D"/>
    <w:rsid w:val="00825293"/>
    <w:rsid w:val="008255F6"/>
    <w:rsid w:val="008262A6"/>
    <w:rsid w:val="00826D8E"/>
    <w:rsid w:val="00830A75"/>
    <w:rsid w:val="00831583"/>
    <w:rsid w:val="00832606"/>
    <w:rsid w:val="00832D97"/>
    <w:rsid w:val="00832F9E"/>
    <w:rsid w:val="008334F6"/>
    <w:rsid w:val="00833600"/>
    <w:rsid w:val="00833691"/>
    <w:rsid w:val="00835A19"/>
    <w:rsid w:val="00836522"/>
    <w:rsid w:val="00836B09"/>
    <w:rsid w:val="00836C04"/>
    <w:rsid w:val="00836EC0"/>
    <w:rsid w:val="0084033F"/>
    <w:rsid w:val="0084110A"/>
    <w:rsid w:val="00841163"/>
    <w:rsid w:val="0084318B"/>
    <w:rsid w:val="00843EE3"/>
    <w:rsid w:val="00844DA4"/>
    <w:rsid w:val="0085024F"/>
    <w:rsid w:val="00851D70"/>
    <w:rsid w:val="00852C45"/>
    <w:rsid w:val="0085359A"/>
    <w:rsid w:val="00853B85"/>
    <w:rsid w:val="00853C03"/>
    <w:rsid w:val="00854BFA"/>
    <w:rsid w:val="00856445"/>
    <w:rsid w:val="0085698D"/>
    <w:rsid w:val="00860344"/>
    <w:rsid w:val="008607C4"/>
    <w:rsid w:val="0086102A"/>
    <w:rsid w:val="00861219"/>
    <w:rsid w:val="008637CA"/>
    <w:rsid w:val="008666B4"/>
    <w:rsid w:val="008667F3"/>
    <w:rsid w:val="00867AB0"/>
    <w:rsid w:val="008708D1"/>
    <w:rsid w:val="00870957"/>
    <w:rsid w:val="00871D06"/>
    <w:rsid w:val="00873027"/>
    <w:rsid w:val="00873370"/>
    <w:rsid w:val="00873762"/>
    <w:rsid w:val="008738B4"/>
    <w:rsid w:val="00874E4A"/>
    <w:rsid w:val="008763D3"/>
    <w:rsid w:val="00877D72"/>
    <w:rsid w:val="00880221"/>
    <w:rsid w:val="008804D0"/>
    <w:rsid w:val="00880934"/>
    <w:rsid w:val="00880DAC"/>
    <w:rsid w:val="008835ED"/>
    <w:rsid w:val="00884BED"/>
    <w:rsid w:val="00885461"/>
    <w:rsid w:val="008862DD"/>
    <w:rsid w:val="008867C9"/>
    <w:rsid w:val="00886964"/>
    <w:rsid w:val="0088719C"/>
    <w:rsid w:val="008910FF"/>
    <w:rsid w:val="0089294C"/>
    <w:rsid w:val="00892C7F"/>
    <w:rsid w:val="0089332A"/>
    <w:rsid w:val="00894C7B"/>
    <w:rsid w:val="0089677C"/>
    <w:rsid w:val="008A09C7"/>
    <w:rsid w:val="008A1DE2"/>
    <w:rsid w:val="008A2BB6"/>
    <w:rsid w:val="008A2EF4"/>
    <w:rsid w:val="008A381E"/>
    <w:rsid w:val="008A58C7"/>
    <w:rsid w:val="008A6ECE"/>
    <w:rsid w:val="008B1EC8"/>
    <w:rsid w:val="008B41BF"/>
    <w:rsid w:val="008B6009"/>
    <w:rsid w:val="008B6B01"/>
    <w:rsid w:val="008B739A"/>
    <w:rsid w:val="008C0198"/>
    <w:rsid w:val="008C0B81"/>
    <w:rsid w:val="008C0F2C"/>
    <w:rsid w:val="008C12AF"/>
    <w:rsid w:val="008C34B5"/>
    <w:rsid w:val="008C4CCE"/>
    <w:rsid w:val="008C6B21"/>
    <w:rsid w:val="008C6B4E"/>
    <w:rsid w:val="008C6DB7"/>
    <w:rsid w:val="008C6E11"/>
    <w:rsid w:val="008C756A"/>
    <w:rsid w:val="008C780B"/>
    <w:rsid w:val="008C78EF"/>
    <w:rsid w:val="008C7E12"/>
    <w:rsid w:val="008C7E96"/>
    <w:rsid w:val="008D282E"/>
    <w:rsid w:val="008D39B1"/>
    <w:rsid w:val="008D3AE6"/>
    <w:rsid w:val="008D3E43"/>
    <w:rsid w:val="008D5E02"/>
    <w:rsid w:val="008D5EBF"/>
    <w:rsid w:val="008D6007"/>
    <w:rsid w:val="008D71E0"/>
    <w:rsid w:val="008D7380"/>
    <w:rsid w:val="008E5D3F"/>
    <w:rsid w:val="008E6CBB"/>
    <w:rsid w:val="008E7563"/>
    <w:rsid w:val="008F1965"/>
    <w:rsid w:val="008F1AFC"/>
    <w:rsid w:val="008F249A"/>
    <w:rsid w:val="008F26B7"/>
    <w:rsid w:val="008F32A0"/>
    <w:rsid w:val="008F3678"/>
    <w:rsid w:val="008F47F1"/>
    <w:rsid w:val="008F5BBE"/>
    <w:rsid w:val="008F6F35"/>
    <w:rsid w:val="008F7A39"/>
    <w:rsid w:val="009001B5"/>
    <w:rsid w:val="00901805"/>
    <w:rsid w:val="009018DE"/>
    <w:rsid w:val="009022AF"/>
    <w:rsid w:val="00903649"/>
    <w:rsid w:val="00903ABB"/>
    <w:rsid w:val="00905C7B"/>
    <w:rsid w:val="00906238"/>
    <w:rsid w:val="009103F3"/>
    <w:rsid w:val="00910DA8"/>
    <w:rsid w:val="00912503"/>
    <w:rsid w:val="00913565"/>
    <w:rsid w:val="009148F1"/>
    <w:rsid w:val="00914C74"/>
    <w:rsid w:val="00924236"/>
    <w:rsid w:val="00925CC0"/>
    <w:rsid w:val="0092681A"/>
    <w:rsid w:val="00927315"/>
    <w:rsid w:val="009275E0"/>
    <w:rsid w:val="00927951"/>
    <w:rsid w:val="00930658"/>
    <w:rsid w:val="009315FC"/>
    <w:rsid w:val="009331C9"/>
    <w:rsid w:val="00933349"/>
    <w:rsid w:val="00933873"/>
    <w:rsid w:val="009355F6"/>
    <w:rsid w:val="00937901"/>
    <w:rsid w:val="00940C3A"/>
    <w:rsid w:val="00940E3A"/>
    <w:rsid w:val="00943385"/>
    <w:rsid w:val="0094508C"/>
    <w:rsid w:val="009456CA"/>
    <w:rsid w:val="00945AAF"/>
    <w:rsid w:val="00946C4B"/>
    <w:rsid w:val="00950288"/>
    <w:rsid w:val="009524D4"/>
    <w:rsid w:val="00952ECB"/>
    <w:rsid w:val="009546FA"/>
    <w:rsid w:val="00954D07"/>
    <w:rsid w:val="0095593F"/>
    <w:rsid w:val="0095625E"/>
    <w:rsid w:val="00956937"/>
    <w:rsid w:val="00957CFC"/>
    <w:rsid w:val="00960936"/>
    <w:rsid w:val="00961593"/>
    <w:rsid w:val="00961D41"/>
    <w:rsid w:val="009639C0"/>
    <w:rsid w:val="00963ACA"/>
    <w:rsid w:val="00963FB1"/>
    <w:rsid w:val="00964DA6"/>
    <w:rsid w:val="00965E52"/>
    <w:rsid w:val="009671FE"/>
    <w:rsid w:val="00967641"/>
    <w:rsid w:val="00967709"/>
    <w:rsid w:val="0096785B"/>
    <w:rsid w:val="00970CE4"/>
    <w:rsid w:val="0097273F"/>
    <w:rsid w:val="009732FF"/>
    <w:rsid w:val="009744D6"/>
    <w:rsid w:val="00974585"/>
    <w:rsid w:val="00977507"/>
    <w:rsid w:val="00977EA2"/>
    <w:rsid w:val="0098225F"/>
    <w:rsid w:val="00982D72"/>
    <w:rsid w:val="009846F2"/>
    <w:rsid w:val="00984AE7"/>
    <w:rsid w:val="00987658"/>
    <w:rsid w:val="00987D3D"/>
    <w:rsid w:val="00990BDA"/>
    <w:rsid w:val="00991211"/>
    <w:rsid w:val="009920D9"/>
    <w:rsid w:val="00992A8E"/>
    <w:rsid w:val="00992AF8"/>
    <w:rsid w:val="00992C88"/>
    <w:rsid w:val="009934C6"/>
    <w:rsid w:val="0099393A"/>
    <w:rsid w:val="00995047"/>
    <w:rsid w:val="00995EE1"/>
    <w:rsid w:val="00996C83"/>
    <w:rsid w:val="009977E0"/>
    <w:rsid w:val="00997B4E"/>
    <w:rsid w:val="00997EA4"/>
    <w:rsid w:val="009A375F"/>
    <w:rsid w:val="009A43A4"/>
    <w:rsid w:val="009A5806"/>
    <w:rsid w:val="009B2817"/>
    <w:rsid w:val="009B368A"/>
    <w:rsid w:val="009B3971"/>
    <w:rsid w:val="009B4399"/>
    <w:rsid w:val="009B57CC"/>
    <w:rsid w:val="009B5AE6"/>
    <w:rsid w:val="009B6CDE"/>
    <w:rsid w:val="009B72A8"/>
    <w:rsid w:val="009B73FC"/>
    <w:rsid w:val="009C06BC"/>
    <w:rsid w:val="009C2975"/>
    <w:rsid w:val="009C32DC"/>
    <w:rsid w:val="009C7821"/>
    <w:rsid w:val="009D192E"/>
    <w:rsid w:val="009D24A2"/>
    <w:rsid w:val="009D32DF"/>
    <w:rsid w:val="009D3623"/>
    <w:rsid w:val="009D3F9C"/>
    <w:rsid w:val="009D5210"/>
    <w:rsid w:val="009D5C9C"/>
    <w:rsid w:val="009D5D14"/>
    <w:rsid w:val="009D5DDB"/>
    <w:rsid w:val="009D5FE3"/>
    <w:rsid w:val="009D67F8"/>
    <w:rsid w:val="009E049E"/>
    <w:rsid w:val="009E07EC"/>
    <w:rsid w:val="009E12FE"/>
    <w:rsid w:val="009E1C5E"/>
    <w:rsid w:val="009E21A8"/>
    <w:rsid w:val="009E23DA"/>
    <w:rsid w:val="009E289C"/>
    <w:rsid w:val="009E3ACF"/>
    <w:rsid w:val="009E462B"/>
    <w:rsid w:val="009E558E"/>
    <w:rsid w:val="009E6A1D"/>
    <w:rsid w:val="009E7BC2"/>
    <w:rsid w:val="009E7EF5"/>
    <w:rsid w:val="009F0B6B"/>
    <w:rsid w:val="009F25A1"/>
    <w:rsid w:val="009F402F"/>
    <w:rsid w:val="009F4881"/>
    <w:rsid w:val="009F4D0B"/>
    <w:rsid w:val="009F5663"/>
    <w:rsid w:val="009F5DEF"/>
    <w:rsid w:val="00A00F6B"/>
    <w:rsid w:val="00A02710"/>
    <w:rsid w:val="00A02A32"/>
    <w:rsid w:val="00A04922"/>
    <w:rsid w:val="00A053FE"/>
    <w:rsid w:val="00A06507"/>
    <w:rsid w:val="00A075E7"/>
    <w:rsid w:val="00A07839"/>
    <w:rsid w:val="00A100E0"/>
    <w:rsid w:val="00A10695"/>
    <w:rsid w:val="00A1077C"/>
    <w:rsid w:val="00A10F3B"/>
    <w:rsid w:val="00A117E1"/>
    <w:rsid w:val="00A123B4"/>
    <w:rsid w:val="00A12DFC"/>
    <w:rsid w:val="00A13297"/>
    <w:rsid w:val="00A138CB"/>
    <w:rsid w:val="00A14B7B"/>
    <w:rsid w:val="00A14C18"/>
    <w:rsid w:val="00A153CE"/>
    <w:rsid w:val="00A16B69"/>
    <w:rsid w:val="00A16B73"/>
    <w:rsid w:val="00A201C8"/>
    <w:rsid w:val="00A22243"/>
    <w:rsid w:val="00A230C3"/>
    <w:rsid w:val="00A24EF1"/>
    <w:rsid w:val="00A27788"/>
    <w:rsid w:val="00A27AE7"/>
    <w:rsid w:val="00A27B2A"/>
    <w:rsid w:val="00A27B2F"/>
    <w:rsid w:val="00A30CCC"/>
    <w:rsid w:val="00A31766"/>
    <w:rsid w:val="00A31F47"/>
    <w:rsid w:val="00A32163"/>
    <w:rsid w:val="00A3216E"/>
    <w:rsid w:val="00A3281F"/>
    <w:rsid w:val="00A32EE3"/>
    <w:rsid w:val="00A3474E"/>
    <w:rsid w:val="00A34ABF"/>
    <w:rsid w:val="00A35373"/>
    <w:rsid w:val="00A35785"/>
    <w:rsid w:val="00A3624A"/>
    <w:rsid w:val="00A36288"/>
    <w:rsid w:val="00A36462"/>
    <w:rsid w:val="00A37024"/>
    <w:rsid w:val="00A37164"/>
    <w:rsid w:val="00A4246B"/>
    <w:rsid w:val="00A43535"/>
    <w:rsid w:val="00A43BA2"/>
    <w:rsid w:val="00A44206"/>
    <w:rsid w:val="00A453E4"/>
    <w:rsid w:val="00A45DEF"/>
    <w:rsid w:val="00A46FE8"/>
    <w:rsid w:val="00A51D27"/>
    <w:rsid w:val="00A521D0"/>
    <w:rsid w:val="00A52E42"/>
    <w:rsid w:val="00A54889"/>
    <w:rsid w:val="00A55792"/>
    <w:rsid w:val="00A55A91"/>
    <w:rsid w:val="00A55E3B"/>
    <w:rsid w:val="00A55F1D"/>
    <w:rsid w:val="00A561FB"/>
    <w:rsid w:val="00A56519"/>
    <w:rsid w:val="00A56D81"/>
    <w:rsid w:val="00A56FF6"/>
    <w:rsid w:val="00A57D98"/>
    <w:rsid w:val="00A60AC3"/>
    <w:rsid w:val="00A629B6"/>
    <w:rsid w:val="00A6372F"/>
    <w:rsid w:val="00A63F11"/>
    <w:rsid w:val="00A672C7"/>
    <w:rsid w:val="00A67841"/>
    <w:rsid w:val="00A67B08"/>
    <w:rsid w:val="00A7370B"/>
    <w:rsid w:val="00A7417E"/>
    <w:rsid w:val="00A74223"/>
    <w:rsid w:val="00A75991"/>
    <w:rsid w:val="00A75C80"/>
    <w:rsid w:val="00A76CCE"/>
    <w:rsid w:val="00A778C8"/>
    <w:rsid w:val="00A80A68"/>
    <w:rsid w:val="00A81654"/>
    <w:rsid w:val="00A825C0"/>
    <w:rsid w:val="00A82DB9"/>
    <w:rsid w:val="00A846F6"/>
    <w:rsid w:val="00A84B5D"/>
    <w:rsid w:val="00A8576E"/>
    <w:rsid w:val="00A85E43"/>
    <w:rsid w:val="00A85F3D"/>
    <w:rsid w:val="00A8666B"/>
    <w:rsid w:val="00A8704B"/>
    <w:rsid w:val="00A8753A"/>
    <w:rsid w:val="00A90C6D"/>
    <w:rsid w:val="00A91089"/>
    <w:rsid w:val="00A91FE5"/>
    <w:rsid w:val="00A92885"/>
    <w:rsid w:val="00A9320F"/>
    <w:rsid w:val="00A9528A"/>
    <w:rsid w:val="00A95CB1"/>
    <w:rsid w:val="00A96732"/>
    <w:rsid w:val="00A96C88"/>
    <w:rsid w:val="00A97343"/>
    <w:rsid w:val="00AA23B2"/>
    <w:rsid w:val="00AA3400"/>
    <w:rsid w:val="00AA3A97"/>
    <w:rsid w:val="00AA4AF8"/>
    <w:rsid w:val="00AA5336"/>
    <w:rsid w:val="00AA59C5"/>
    <w:rsid w:val="00AA5E6F"/>
    <w:rsid w:val="00AB00D6"/>
    <w:rsid w:val="00AB0270"/>
    <w:rsid w:val="00AB0713"/>
    <w:rsid w:val="00AB2C90"/>
    <w:rsid w:val="00AB5957"/>
    <w:rsid w:val="00AB74E5"/>
    <w:rsid w:val="00AC02ED"/>
    <w:rsid w:val="00AC08D2"/>
    <w:rsid w:val="00AC1996"/>
    <w:rsid w:val="00AC2ACF"/>
    <w:rsid w:val="00AC3710"/>
    <w:rsid w:val="00AC4DB3"/>
    <w:rsid w:val="00AC4E9D"/>
    <w:rsid w:val="00AC5BD9"/>
    <w:rsid w:val="00AC69B3"/>
    <w:rsid w:val="00AC794A"/>
    <w:rsid w:val="00AD37C6"/>
    <w:rsid w:val="00AD4257"/>
    <w:rsid w:val="00AD5E5F"/>
    <w:rsid w:val="00AD5ED1"/>
    <w:rsid w:val="00AD5FC4"/>
    <w:rsid w:val="00AD5FD1"/>
    <w:rsid w:val="00AE280A"/>
    <w:rsid w:val="00AE2DCA"/>
    <w:rsid w:val="00AE3350"/>
    <w:rsid w:val="00AE7269"/>
    <w:rsid w:val="00AE7B4A"/>
    <w:rsid w:val="00AF0756"/>
    <w:rsid w:val="00AF562F"/>
    <w:rsid w:val="00AF576D"/>
    <w:rsid w:val="00AF58A3"/>
    <w:rsid w:val="00AF59DC"/>
    <w:rsid w:val="00AF5E5C"/>
    <w:rsid w:val="00AF688F"/>
    <w:rsid w:val="00B0159F"/>
    <w:rsid w:val="00B0194D"/>
    <w:rsid w:val="00B025EA"/>
    <w:rsid w:val="00B02A5E"/>
    <w:rsid w:val="00B02D95"/>
    <w:rsid w:val="00B030FD"/>
    <w:rsid w:val="00B033EA"/>
    <w:rsid w:val="00B04321"/>
    <w:rsid w:val="00B04C7C"/>
    <w:rsid w:val="00B0607F"/>
    <w:rsid w:val="00B06153"/>
    <w:rsid w:val="00B065D4"/>
    <w:rsid w:val="00B07810"/>
    <w:rsid w:val="00B10866"/>
    <w:rsid w:val="00B1096F"/>
    <w:rsid w:val="00B10A0B"/>
    <w:rsid w:val="00B11C10"/>
    <w:rsid w:val="00B11D21"/>
    <w:rsid w:val="00B11E97"/>
    <w:rsid w:val="00B12817"/>
    <w:rsid w:val="00B136DD"/>
    <w:rsid w:val="00B161C7"/>
    <w:rsid w:val="00B16DA8"/>
    <w:rsid w:val="00B1739B"/>
    <w:rsid w:val="00B17846"/>
    <w:rsid w:val="00B17D54"/>
    <w:rsid w:val="00B20F8A"/>
    <w:rsid w:val="00B21156"/>
    <w:rsid w:val="00B23098"/>
    <w:rsid w:val="00B23D10"/>
    <w:rsid w:val="00B26C14"/>
    <w:rsid w:val="00B30D83"/>
    <w:rsid w:val="00B30EE5"/>
    <w:rsid w:val="00B31FA9"/>
    <w:rsid w:val="00B32022"/>
    <w:rsid w:val="00B32B97"/>
    <w:rsid w:val="00B33D2B"/>
    <w:rsid w:val="00B34366"/>
    <w:rsid w:val="00B3451B"/>
    <w:rsid w:val="00B34FE1"/>
    <w:rsid w:val="00B35722"/>
    <w:rsid w:val="00B36CEA"/>
    <w:rsid w:val="00B402D2"/>
    <w:rsid w:val="00B428CD"/>
    <w:rsid w:val="00B448F6"/>
    <w:rsid w:val="00B44EA4"/>
    <w:rsid w:val="00B4636B"/>
    <w:rsid w:val="00B468AF"/>
    <w:rsid w:val="00B514FF"/>
    <w:rsid w:val="00B546FC"/>
    <w:rsid w:val="00B547B5"/>
    <w:rsid w:val="00B5555A"/>
    <w:rsid w:val="00B55CB3"/>
    <w:rsid w:val="00B57266"/>
    <w:rsid w:val="00B62041"/>
    <w:rsid w:val="00B65020"/>
    <w:rsid w:val="00B679E3"/>
    <w:rsid w:val="00B67F47"/>
    <w:rsid w:val="00B713D0"/>
    <w:rsid w:val="00B729B8"/>
    <w:rsid w:val="00B74079"/>
    <w:rsid w:val="00B740DA"/>
    <w:rsid w:val="00B76635"/>
    <w:rsid w:val="00B80193"/>
    <w:rsid w:val="00B80B58"/>
    <w:rsid w:val="00B8440D"/>
    <w:rsid w:val="00B8466B"/>
    <w:rsid w:val="00B85ADF"/>
    <w:rsid w:val="00B9022E"/>
    <w:rsid w:val="00B921B9"/>
    <w:rsid w:val="00B921CA"/>
    <w:rsid w:val="00B924D5"/>
    <w:rsid w:val="00B933BE"/>
    <w:rsid w:val="00B96F82"/>
    <w:rsid w:val="00B97007"/>
    <w:rsid w:val="00BA2402"/>
    <w:rsid w:val="00BA249F"/>
    <w:rsid w:val="00BA29C5"/>
    <w:rsid w:val="00BA30B6"/>
    <w:rsid w:val="00BA4352"/>
    <w:rsid w:val="00BA454A"/>
    <w:rsid w:val="00BA4903"/>
    <w:rsid w:val="00BB0060"/>
    <w:rsid w:val="00BB1954"/>
    <w:rsid w:val="00BB2C18"/>
    <w:rsid w:val="00BB3C0E"/>
    <w:rsid w:val="00BB41F4"/>
    <w:rsid w:val="00BB4C38"/>
    <w:rsid w:val="00BB4EAA"/>
    <w:rsid w:val="00BB51F5"/>
    <w:rsid w:val="00BB5869"/>
    <w:rsid w:val="00BB638F"/>
    <w:rsid w:val="00BB6C2C"/>
    <w:rsid w:val="00BC12EE"/>
    <w:rsid w:val="00BC3670"/>
    <w:rsid w:val="00BC39B1"/>
    <w:rsid w:val="00BC53B8"/>
    <w:rsid w:val="00BC6005"/>
    <w:rsid w:val="00BC6D9B"/>
    <w:rsid w:val="00BD1C91"/>
    <w:rsid w:val="00BD2E06"/>
    <w:rsid w:val="00BD45DC"/>
    <w:rsid w:val="00BD4DCE"/>
    <w:rsid w:val="00BD64C3"/>
    <w:rsid w:val="00BD7114"/>
    <w:rsid w:val="00BD74D9"/>
    <w:rsid w:val="00BE090F"/>
    <w:rsid w:val="00BE289A"/>
    <w:rsid w:val="00BE3AF9"/>
    <w:rsid w:val="00BE6278"/>
    <w:rsid w:val="00BE6805"/>
    <w:rsid w:val="00BE68B1"/>
    <w:rsid w:val="00BE7FCE"/>
    <w:rsid w:val="00BF1E6F"/>
    <w:rsid w:val="00BF1F27"/>
    <w:rsid w:val="00BF35BE"/>
    <w:rsid w:val="00BF4F83"/>
    <w:rsid w:val="00BF51E2"/>
    <w:rsid w:val="00BF7980"/>
    <w:rsid w:val="00C0092E"/>
    <w:rsid w:val="00C00FA2"/>
    <w:rsid w:val="00C01F10"/>
    <w:rsid w:val="00C03D22"/>
    <w:rsid w:val="00C04323"/>
    <w:rsid w:val="00C04C01"/>
    <w:rsid w:val="00C055B4"/>
    <w:rsid w:val="00C065AA"/>
    <w:rsid w:val="00C06DE3"/>
    <w:rsid w:val="00C07A0E"/>
    <w:rsid w:val="00C12023"/>
    <w:rsid w:val="00C127B0"/>
    <w:rsid w:val="00C15F18"/>
    <w:rsid w:val="00C16EAE"/>
    <w:rsid w:val="00C17EC8"/>
    <w:rsid w:val="00C20B0E"/>
    <w:rsid w:val="00C24055"/>
    <w:rsid w:val="00C24268"/>
    <w:rsid w:val="00C24AC8"/>
    <w:rsid w:val="00C24BFF"/>
    <w:rsid w:val="00C26213"/>
    <w:rsid w:val="00C31411"/>
    <w:rsid w:val="00C31A34"/>
    <w:rsid w:val="00C31F14"/>
    <w:rsid w:val="00C32316"/>
    <w:rsid w:val="00C35B5B"/>
    <w:rsid w:val="00C372D4"/>
    <w:rsid w:val="00C428DB"/>
    <w:rsid w:val="00C432F0"/>
    <w:rsid w:val="00C441D2"/>
    <w:rsid w:val="00C4516C"/>
    <w:rsid w:val="00C46182"/>
    <w:rsid w:val="00C47908"/>
    <w:rsid w:val="00C508FA"/>
    <w:rsid w:val="00C50C76"/>
    <w:rsid w:val="00C50CA4"/>
    <w:rsid w:val="00C50E2F"/>
    <w:rsid w:val="00C511BE"/>
    <w:rsid w:val="00C51AA6"/>
    <w:rsid w:val="00C527D4"/>
    <w:rsid w:val="00C52DE1"/>
    <w:rsid w:val="00C52F59"/>
    <w:rsid w:val="00C53D3A"/>
    <w:rsid w:val="00C542FE"/>
    <w:rsid w:val="00C547AA"/>
    <w:rsid w:val="00C552D7"/>
    <w:rsid w:val="00C555B3"/>
    <w:rsid w:val="00C55C05"/>
    <w:rsid w:val="00C55D96"/>
    <w:rsid w:val="00C577DF"/>
    <w:rsid w:val="00C60168"/>
    <w:rsid w:val="00C602BB"/>
    <w:rsid w:val="00C633E8"/>
    <w:rsid w:val="00C65311"/>
    <w:rsid w:val="00C65A0D"/>
    <w:rsid w:val="00C66D35"/>
    <w:rsid w:val="00C67933"/>
    <w:rsid w:val="00C67973"/>
    <w:rsid w:val="00C67E2F"/>
    <w:rsid w:val="00C7176A"/>
    <w:rsid w:val="00C7505F"/>
    <w:rsid w:val="00C75904"/>
    <w:rsid w:val="00C75FEB"/>
    <w:rsid w:val="00C76889"/>
    <w:rsid w:val="00C77140"/>
    <w:rsid w:val="00C8163E"/>
    <w:rsid w:val="00C82A38"/>
    <w:rsid w:val="00C847B0"/>
    <w:rsid w:val="00C85DF6"/>
    <w:rsid w:val="00C86DE8"/>
    <w:rsid w:val="00C873A6"/>
    <w:rsid w:val="00C87630"/>
    <w:rsid w:val="00C877EB"/>
    <w:rsid w:val="00C903C1"/>
    <w:rsid w:val="00C92AE7"/>
    <w:rsid w:val="00C94C72"/>
    <w:rsid w:val="00C94E04"/>
    <w:rsid w:val="00C979C5"/>
    <w:rsid w:val="00C97B67"/>
    <w:rsid w:val="00CA0B0C"/>
    <w:rsid w:val="00CA172A"/>
    <w:rsid w:val="00CA1868"/>
    <w:rsid w:val="00CA1BD7"/>
    <w:rsid w:val="00CA1C2D"/>
    <w:rsid w:val="00CA310A"/>
    <w:rsid w:val="00CA475B"/>
    <w:rsid w:val="00CA58F3"/>
    <w:rsid w:val="00CA6399"/>
    <w:rsid w:val="00CB05A2"/>
    <w:rsid w:val="00CB0E33"/>
    <w:rsid w:val="00CB1B06"/>
    <w:rsid w:val="00CB1D07"/>
    <w:rsid w:val="00CB2245"/>
    <w:rsid w:val="00CB3965"/>
    <w:rsid w:val="00CB5F87"/>
    <w:rsid w:val="00CB711F"/>
    <w:rsid w:val="00CB7D77"/>
    <w:rsid w:val="00CC0778"/>
    <w:rsid w:val="00CC1BCD"/>
    <w:rsid w:val="00CC1EB8"/>
    <w:rsid w:val="00CC2036"/>
    <w:rsid w:val="00CC21AA"/>
    <w:rsid w:val="00CC296A"/>
    <w:rsid w:val="00CC29A0"/>
    <w:rsid w:val="00CC2F63"/>
    <w:rsid w:val="00CC3C32"/>
    <w:rsid w:val="00CC3E92"/>
    <w:rsid w:val="00CC418C"/>
    <w:rsid w:val="00CC5E78"/>
    <w:rsid w:val="00CC710C"/>
    <w:rsid w:val="00CD0016"/>
    <w:rsid w:val="00CD04B9"/>
    <w:rsid w:val="00CD339D"/>
    <w:rsid w:val="00CD36CB"/>
    <w:rsid w:val="00CD43CE"/>
    <w:rsid w:val="00CD4ACA"/>
    <w:rsid w:val="00CD58CF"/>
    <w:rsid w:val="00CD5ED7"/>
    <w:rsid w:val="00CD66EE"/>
    <w:rsid w:val="00CD6913"/>
    <w:rsid w:val="00CD7391"/>
    <w:rsid w:val="00CD750C"/>
    <w:rsid w:val="00CE04C5"/>
    <w:rsid w:val="00CE057A"/>
    <w:rsid w:val="00CE10A0"/>
    <w:rsid w:val="00CE2038"/>
    <w:rsid w:val="00CE5F5C"/>
    <w:rsid w:val="00CE7AF0"/>
    <w:rsid w:val="00CE7E79"/>
    <w:rsid w:val="00CE7E7F"/>
    <w:rsid w:val="00CF2EC9"/>
    <w:rsid w:val="00CF4D58"/>
    <w:rsid w:val="00CF72BB"/>
    <w:rsid w:val="00CF740E"/>
    <w:rsid w:val="00D0324E"/>
    <w:rsid w:val="00D07305"/>
    <w:rsid w:val="00D07C4C"/>
    <w:rsid w:val="00D100E0"/>
    <w:rsid w:val="00D11131"/>
    <w:rsid w:val="00D11276"/>
    <w:rsid w:val="00D11F38"/>
    <w:rsid w:val="00D12996"/>
    <w:rsid w:val="00D13228"/>
    <w:rsid w:val="00D1410D"/>
    <w:rsid w:val="00D147AE"/>
    <w:rsid w:val="00D154A6"/>
    <w:rsid w:val="00D16C1B"/>
    <w:rsid w:val="00D17599"/>
    <w:rsid w:val="00D20556"/>
    <w:rsid w:val="00D208F5"/>
    <w:rsid w:val="00D21977"/>
    <w:rsid w:val="00D23365"/>
    <w:rsid w:val="00D24A10"/>
    <w:rsid w:val="00D265DC"/>
    <w:rsid w:val="00D26795"/>
    <w:rsid w:val="00D2734D"/>
    <w:rsid w:val="00D27B03"/>
    <w:rsid w:val="00D303E3"/>
    <w:rsid w:val="00D30FDC"/>
    <w:rsid w:val="00D310D0"/>
    <w:rsid w:val="00D32CA2"/>
    <w:rsid w:val="00D33169"/>
    <w:rsid w:val="00D3591D"/>
    <w:rsid w:val="00D35D88"/>
    <w:rsid w:val="00D36227"/>
    <w:rsid w:val="00D41109"/>
    <w:rsid w:val="00D43443"/>
    <w:rsid w:val="00D43503"/>
    <w:rsid w:val="00D4443E"/>
    <w:rsid w:val="00D456B3"/>
    <w:rsid w:val="00D45AAB"/>
    <w:rsid w:val="00D518FE"/>
    <w:rsid w:val="00D532A3"/>
    <w:rsid w:val="00D53FDB"/>
    <w:rsid w:val="00D552E0"/>
    <w:rsid w:val="00D5666F"/>
    <w:rsid w:val="00D56B87"/>
    <w:rsid w:val="00D57E78"/>
    <w:rsid w:val="00D60610"/>
    <w:rsid w:val="00D60CB8"/>
    <w:rsid w:val="00D61548"/>
    <w:rsid w:val="00D6349A"/>
    <w:rsid w:val="00D64251"/>
    <w:rsid w:val="00D6524E"/>
    <w:rsid w:val="00D653A2"/>
    <w:rsid w:val="00D66F66"/>
    <w:rsid w:val="00D70EB0"/>
    <w:rsid w:val="00D71F7E"/>
    <w:rsid w:val="00D74C6D"/>
    <w:rsid w:val="00D803D9"/>
    <w:rsid w:val="00D80C71"/>
    <w:rsid w:val="00D81979"/>
    <w:rsid w:val="00D82A35"/>
    <w:rsid w:val="00D85885"/>
    <w:rsid w:val="00D85C2C"/>
    <w:rsid w:val="00D85CA5"/>
    <w:rsid w:val="00D864AF"/>
    <w:rsid w:val="00D87C7D"/>
    <w:rsid w:val="00D90555"/>
    <w:rsid w:val="00D90992"/>
    <w:rsid w:val="00D90A8D"/>
    <w:rsid w:val="00D92D7B"/>
    <w:rsid w:val="00D933FC"/>
    <w:rsid w:val="00D94760"/>
    <w:rsid w:val="00D95407"/>
    <w:rsid w:val="00D9736E"/>
    <w:rsid w:val="00DA081F"/>
    <w:rsid w:val="00DA1652"/>
    <w:rsid w:val="00DB2879"/>
    <w:rsid w:val="00DB341C"/>
    <w:rsid w:val="00DB43C7"/>
    <w:rsid w:val="00DB4800"/>
    <w:rsid w:val="00DB64DA"/>
    <w:rsid w:val="00DB65DC"/>
    <w:rsid w:val="00DB6D04"/>
    <w:rsid w:val="00DB6E3E"/>
    <w:rsid w:val="00DC049F"/>
    <w:rsid w:val="00DC0ADB"/>
    <w:rsid w:val="00DC17A4"/>
    <w:rsid w:val="00DC22B8"/>
    <w:rsid w:val="00DC2636"/>
    <w:rsid w:val="00DC2C57"/>
    <w:rsid w:val="00DC3A84"/>
    <w:rsid w:val="00DC42DB"/>
    <w:rsid w:val="00DC594C"/>
    <w:rsid w:val="00DC616A"/>
    <w:rsid w:val="00DC6863"/>
    <w:rsid w:val="00DC6E15"/>
    <w:rsid w:val="00DC7054"/>
    <w:rsid w:val="00DD0156"/>
    <w:rsid w:val="00DD0B20"/>
    <w:rsid w:val="00DD16E4"/>
    <w:rsid w:val="00DD29A3"/>
    <w:rsid w:val="00DD34A5"/>
    <w:rsid w:val="00DD4D68"/>
    <w:rsid w:val="00DD5ED2"/>
    <w:rsid w:val="00DD677F"/>
    <w:rsid w:val="00DD6AE4"/>
    <w:rsid w:val="00DE1BF4"/>
    <w:rsid w:val="00DE1D18"/>
    <w:rsid w:val="00DE206F"/>
    <w:rsid w:val="00DE2596"/>
    <w:rsid w:val="00DE2B6A"/>
    <w:rsid w:val="00DE313D"/>
    <w:rsid w:val="00DE38CF"/>
    <w:rsid w:val="00DE4AAF"/>
    <w:rsid w:val="00DE54D1"/>
    <w:rsid w:val="00DE5D1B"/>
    <w:rsid w:val="00DE5F81"/>
    <w:rsid w:val="00DF0652"/>
    <w:rsid w:val="00DF072D"/>
    <w:rsid w:val="00DF3100"/>
    <w:rsid w:val="00DF489C"/>
    <w:rsid w:val="00DF67AA"/>
    <w:rsid w:val="00DF6A4C"/>
    <w:rsid w:val="00DF6AEA"/>
    <w:rsid w:val="00DF6DE6"/>
    <w:rsid w:val="00DF725D"/>
    <w:rsid w:val="00E011C0"/>
    <w:rsid w:val="00E02D19"/>
    <w:rsid w:val="00E030FD"/>
    <w:rsid w:val="00E033D4"/>
    <w:rsid w:val="00E0340E"/>
    <w:rsid w:val="00E03C2E"/>
    <w:rsid w:val="00E04595"/>
    <w:rsid w:val="00E052FE"/>
    <w:rsid w:val="00E068B1"/>
    <w:rsid w:val="00E0721A"/>
    <w:rsid w:val="00E07393"/>
    <w:rsid w:val="00E07E8F"/>
    <w:rsid w:val="00E10228"/>
    <w:rsid w:val="00E106AB"/>
    <w:rsid w:val="00E11085"/>
    <w:rsid w:val="00E1193D"/>
    <w:rsid w:val="00E11985"/>
    <w:rsid w:val="00E132E3"/>
    <w:rsid w:val="00E1442E"/>
    <w:rsid w:val="00E14BA1"/>
    <w:rsid w:val="00E16DE9"/>
    <w:rsid w:val="00E172FA"/>
    <w:rsid w:val="00E17516"/>
    <w:rsid w:val="00E17A53"/>
    <w:rsid w:val="00E17C7B"/>
    <w:rsid w:val="00E20061"/>
    <w:rsid w:val="00E21600"/>
    <w:rsid w:val="00E247AB"/>
    <w:rsid w:val="00E2486C"/>
    <w:rsid w:val="00E24902"/>
    <w:rsid w:val="00E2524F"/>
    <w:rsid w:val="00E25604"/>
    <w:rsid w:val="00E25FD4"/>
    <w:rsid w:val="00E267BD"/>
    <w:rsid w:val="00E277B2"/>
    <w:rsid w:val="00E27C7A"/>
    <w:rsid w:val="00E30C6C"/>
    <w:rsid w:val="00E320C7"/>
    <w:rsid w:val="00E33849"/>
    <w:rsid w:val="00E33869"/>
    <w:rsid w:val="00E36845"/>
    <w:rsid w:val="00E41578"/>
    <w:rsid w:val="00E41DF0"/>
    <w:rsid w:val="00E42F53"/>
    <w:rsid w:val="00E43778"/>
    <w:rsid w:val="00E43C30"/>
    <w:rsid w:val="00E43F32"/>
    <w:rsid w:val="00E4528D"/>
    <w:rsid w:val="00E45C02"/>
    <w:rsid w:val="00E46BD4"/>
    <w:rsid w:val="00E500A8"/>
    <w:rsid w:val="00E50E7B"/>
    <w:rsid w:val="00E511F5"/>
    <w:rsid w:val="00E52C2B"/>
    <w:rsid w:val="00E55785"/>
    <w:rsid w:val="00E5604B"/>
    <w:rsid w:val="00E560F2"/>
    <w:rsid w:val="00E6177C"/>
    <w:rsid w:val="00E61A5F"/>
    <w:rsid w:val="00E61FF3"/>
    <w:rsid w:val="00E63846"/>
    <w:rsid w:val="00E64B38"/>
    <w:rsid w:val="00E64E27"/>
    <w:rsid w:val="00E6708C"/>
    <w:rsid w:val="00E673CE"/>
    <w:rsid w:val="00E67724"/>
    <w:rsid w:val="00E67C18"/>
    <w:rsid w:val="00E67FAF"/>
    <w:rsid w:val="00E70F82"/>
    <w:rsid w:val="00E713DC"/>
    <w:rsid w:val="00E71555"/>
    <w:rsid w:val="00E719C3"/>
    <w:rsid w:val="00E74D9A"/>
    <w:rsid w:val="00E75172"/>
    <w:rsid w:val="00E755F5"/>
    <w:rsid w:val="00E815A6"/>
    <w:rsid w:val="00E82B66"/>
    <w:rsid w:val="00E838C5"/>
    <w:rsid w:val="00E85EF3"/>
    <w:rsid w:val="00E86FCE"/>
    <w:rsid w:val="00E871B9"/>
    <w:rsid w:val="00E875A3"/>
    <w:rsid w:val="00E878F7"/>
    <w:rsid w:val="00E87E59"/>
    <w:rsid w:val="00E9058B"/>
    <w:rsid w:val="00E90ED7"/>
    <w:rsid w:val="00E916AB"/>
    <w:rsid w:val="00E921E9"/>
    <w:rsid w:val="00E922DC"/>
    <w:rsid w:val="00E92B05"/>
    <w:rsid w:val="00E93777"/>
    <w:rsid w:val="00E93A16"/>
    <w:rsid w:val="00E93A70"/>
    <w:rsid w:val="00E94A12"/>
    <w:rsid w:val="00E94B13"/>
    <w:rsid w:val="00E95821"/>
    <w:rsid w:val="00E958B3"/>
    <w:rsid w:val="00E96B7A"/>
    <w:rsid w:val="00E96F8A"/>
    <w:rsid w:val="00E97D43"/>
    <w:rsid w:val="00EA29D0"/>
    <w:rsid w:val="00EA3DA0"/>
    <w:rsid w:val="00EA41E6"/>
    <w:rsid w:val="00EA64C4"/>
    <w:rsid w:val="00EA73E3"/>
    <w:rsid w:val="00EB00B0"/>
    <w:rsid w:val="00EB088D"/>
    <w:rsid w:val="00EB19E4"/>
    <w:rsid w:val="00EB1CFD"/>
    <w:rsid w:val="00EB4E34"/>
    <w:rsid w:val="00EB7236"/>
    <w:rsid w:val="00EB75A5"/>
    <w:rsid w:val="00EB794F"/>
    <w:rsid w:val="00EC010C"/>
    <w:rsid w:val="00EC18B6"/>
    <w:rsid w:val="00EC2CEE"/>
    <w:rsid w:val="00EC4D0A"/>
    <w:rsid w:val="00EC599B"/>
    <w:rsid w:val="00EC5ACC"/>
    <w:rsid w:val="00EC70CA"/>
    <w:rsid w:val="00ED06ED"/>
    <w:rsid w:val="00ED136C"/>
    <w:rsid w:val="00ED1DD7"/>
    <w:rsid w:val="00ED2CCD"/>
    <w:rsid w:val="00ED30B3"/>
    <w:rsid w:val="00ED48C6"/>
    <w:rsid w:val="00ED5073"/>
    <w:rsid w:val="00ED50AD"/>
    <w:rsid w:val="00ED69E7"/>
    <w:rsid w:val="00ED7656"/>
    <w:rsid w:val="00ED7A5B"/>
    <w:rsid w:val="00ED7B04"/>
    <w:rsid w:val="00EE0582"/>
    <w:rsid w:val="00EE1661"/>
    <w:rsid w:val="00EE2540"/>
    <w:rsid w:val="00EE3733"/>
    <w:rsid w:val="00EE3C03"/>
    <w:rsid w:val="00EE4E58"/>
    <w:rsid w:val="00EE5B8F"/>
    <w:rsid w:val="00EE7C2D"/>
    <w:rsid w:val="00EF15E9"/>
    <w:rsid w:val="00EF3407"/>
    <w:rsid w:val="00EF4591"/>
    <w:rsid w:val="00EF55DE"/>
    <w:rsid w:val="00EF5E06"/>
    <w:rsid w:val="00EF77B7"/>
    <w:rsid w:val="00F011D1"/>
    <w:rsid w:val="00F03B0D"/>
    <w:rsid w:val="00F05EBE"/>
    <w:rsid w:val="00F065B7"/>
    <w:rsid w:val="00F11A80"/>
    <w:rsid w:val="00F13C98"/>
    <w:rsid w:val="00F14407"/>
    <w:rsid w:val="00F1627F"/>
    <w:rsid w:val="00F17263"/>
    <w:rsid w:val="00F20281"/>
    <w:rsid w:val="00F2119D"/>
    <w:rsid w:val="00F2162C"/>
    <w:rsid w:val="00F21952"/>
    <w:rsid w:val="00F23BCA"/>
    <w:rsid w:val="00F23FA2"/>
    <w:rsid w:val="00F24013"/>
    <w:rsid w:val="00F26E57"/>
    <w:rsid w:val="00F308C9"/>
    <w:rsid w:val="00F3340B"/>
    <w:rsid w:val="00F33664"/>
    <w:rsid w:val="00F346D4"/>
    <w:rsid w:val="00F35406"/>
    <w:rsid w:val="00F3543C"/>
    <w:rsid w:val="00F35FCD"/>
    <w:rsid w:val="00F37027"/>
    <w:rsid w:val="00F407F9"/>
    <w:rsid w:val="00F432E6"/>
    <w:rsid w:val="00F43F09"/>
    <w:rsid w:val="00F43F53"/>
    <w:rsid w:val="00F44EFE"/>
    <w:rsid w:val="00F45701"/>
    <w:rsid w:val="00F47138"/>
    <w:rsid w:val="00F475E8"/>
    <w:rsid w:val="00F4791E"/>
    <w:rsid w:val="00F51393"/>
    <w:rsid w:val="00F51D31"/>
    <w:rsid w:val="00F51E9B"/>
    <w:rsid w:val="00F52636"/>
    <w:rsid w:val="00F52E9B"/>
    <w:rsid w:val="00F530EE"/>
    <w:rsid w:val="00F552C4"/>
    <w:rsid w:val="00F55B73"/>
    <w:rsid w:val="00F60839"/>
    <w:rsid w:val="00F608FA"/>
    <w:rsid w:val="00F616D5"/>
    <w:rsid w:val="00F6349B"/>
    <w:rsid w:val="00F63931"/>
    <w:rsid w:val="00F66544"/>
    <w:rsid w:val="00F70A7A"/>
    <w:rsid w:val="00F71ABC"/>
    <w:rsid w:val="00F72527"/>
    <w:rsid w:val="00F7387B"/>
    <w:rsid w:val="00F7481D"/>
    <w:rsid w:val="00F760BD"/>
    <w:rsid w:val="00F77F87"/>
    <w:rsid w:val="00F823AD"/>
    <w:rsid w:val="00F824D2"/>
    <w:rsid w:val="00F82C5D"/>
    <w:rsid w:val="00F831BF"/>
    <w:rsid w:val="00F83394"/>
    <w:rsid w:val="00F849C4"/>
    <w:rsid w:val="00F84D76"/>
    <w:rsid w:val="00F858DD"/>
    <w:rsid w:val="00F860BA"/>
    <w:rsid w:val="00F9061B"/>
    <w:rsid w:val="00F91664"/>
    <w:rsid w:val="00F91731"/>
    <w:rsid w:val="00F9267C"/>
    <w:rsid w:val="00F93A1E"/>
    <w:rsid w:val="00F94BBC"/>
    <w:rsid w:val="00F94CBC"/>
    <w:rsid w:val="00F95903"/>
    <w:rsid w:val="00F96B7C"/>
    <w:rsid w:val="00F96CAE"/>
    <w:rsid w:val="00F96D45"/>
    <w:rsid w:val="00FA01D5"/>
    <w:rsid w:val="00FA2723"/>
    <w:rsid w:val="00FA2F18"/>
    <w:rsid w:val="00FA382F"/>
    <w:rsid w:val="00FA6729"/>
    <w:rsid w:val="00FB0926"/>
    <w:rsid w:val="00FB3A62"/>
    <w:rsid w:val="00FB5683"/>
    <w:rsid w:val="00FB7536"/>
    <w:rsid w:val="00FB79C5"/>
    <w:rsid w:val="00FC088C"/>
    <w:rsid w:val="00FC28E0"/>
    <w:rsid w:val="00FC3D1F"/>
    <w:rsid w:val="00FC5263"/>
    <w:rsid w:val="00FC5994"/>
    <w:rsid w:val="00FD1710"/>
    <w:rsid w:val="00FD18F1"/>
    <w:rsid w:val="00FD34BC"/>
    <w:rsid w:val="00FD354F"/>
    <w:rsid w:val="00FD52E0"/>
    <w:rsid w:val="00FD5FE5"/>
    <w:rsid w:val="00FD610F"/>
    <w:rsid w:val="00FE4336"/>
    <w:rsid w:val="00FE61CE"/>
    <w:rsid w:val="00FE6233"/>
    <w:rsid w:val="00FE6AB3"/>
    <w:rsid w:val="00FE6D67"/>
    <w:rsid w:val="00FE7AF0"/>
    <w:rsid w:val="00FF00B0"/>
    <w:rsid w:val="00FF2EB0"/>
    <w:rsid w:val="00FF3178"/>
    <w:rsid w:val="00FF3555"/>
    <w:rsid w:val="00FF4B7D"/>
    <w:rsid w:val="00FF5D94"/>
    <w:rsid w:val="00FF6E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8369"/>
    <o:shapelayout v:ext="edit">
      <o:idmap v:ext="edit" data="1"/>
    </o:shapelayout>
  </w:shapeDefaults>
  <w:decimalSymbol w:val="."/>
  <w:listSeparator w:val=","/>
  <w15:docId w15:val="{1893985D-26CD-4A95-AFD5-0AD3881D0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GB" w:eastAsia="en-US" w:bidi="hi-IN"/>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0F3B"/>
    <w:pPr>
      <w:spacing w:before="120"/>
      <w:jc w:val="both"/>
    </w:pPr>
    <w:rPr>
      <w:rFonts w:asciiTheme="minorHAnsi" w:eastAsia="Times New Roman" w:hAnsiTheme="minorHAnsi"/>
      <w:sz w:val="22"/>
      <w:szCs w:val="24"/>
      <w:lang w:eastAsia="en-GB" w:bidi="ar-SA"/>
    </w:rPr>
  </w:style>
  <w:style w:type="paragraph" w:styleId="Heading1">
    <w:name w:val="heading 1"/>
    <w:basedOn w:val="Normal"/>
    <w:next w:val="Normal"/>
    <w:link w:val="Heading1Char"/>
    <w:autoRedefine/>
    <w:qFormat/>
    <w:rsid w:val="00A10F3B"/>
    <w:pPr>
      <w:keepNext/>
      <w:spacing w:before="240" w:after="60"/>
      <w:outlineLvl w:val="0"/>
    </w:pPr>
    <w:rPr>
      <w:rFonts w:ascii="ApexSansBoldT" w:eastAsia="Arial Unicode MS" w:hAnsi="ApexSansBoldT"/>
      <w:color w:val="4F81BD" w:themeColor="accent1"/>
      <w:sz w:val="44"/>
      <w:szCs w:val="40"/>
      <w:lang w:eastAsia="en-US"/>
    </w:rPr>
  </w:style>
  <w:style w:type="paragraph" w:styleId="Heading2">
    <w:name w:val="heading 2"/>
    <w:basedOn w:val="Normal"/>
    <w:next w:val="Normal"/>
    <w:link w:val="Heading2Char"/>
    <w:uiPriority w:val="9"/>
    <w:unhideWhenUsed/>
    <w:qFormat/>
    <w:rsid w:val="00A10F3B"/>
    <w:pPr>
      <w:keepNext/>
      <w:keepLines/>
      <w:spacing w:before="200"/>
      <w:outlineLvl w:val="1"/>
    </w:pPr>
    <w:rPr>
      <w:rFonts w:ascii="Cambria" w:hAnsi="Cambria"/>
      <w:b/>
      <w:bCs/>
      <w:color w:val="4F81BD"/>
      <w:sz w:val="26"/>
      <w:szCs w:val="26"/>
      <w:lang w:val="x-none"/>
    </w:rPr>
  </w:style>
  <w:style w:type="paragraph" w:styleId="Heading3">
    <w:name w:val="heading 3"/>
    <w:basedOn w:val="Normal"/>
    <w:next w:val="Normal"/>
    <w:link w:val="Heading3Char"/>
    <w:uiPriority w:val="9"/>
    <w:semiHidden/>
    <w:unhideWhenUsed/>
    <w:qFormat/>
    <w:rsid w:val="00A10F3B"/>
    <w:pPr>
      <w:keepNext/>
      <w:keepLines/>
      <w:spacing w:before="200"/>
      <w:outlineLvl w:val="2"/>
    </w:pPr>
    <w:rPr>
      <w:rFonts w:ascii="Cambria" w:hAnsi="Cambria"/>
      <w:b/>
      <w:bCs/>
      <w:color w:val="4F81BD"/>
      <w:lang w:val="x-none"/>
    </w:rPr>
  </w:style>
  <w:style w:type="paragraph" w:styleId="Heading4">
    <w:name w:val="heading 4"/>
    <w:basedOn w:val="Normal"/>
    <w:next w:val="Normal"/>
    <w:link w:val="Heading4Char"/>
    <w:uiPriority w:val="9"/>
    <w:semiHidden/>
    <w:unhideWhenUsed/>
    <w:qFormat/>
    <w:rsid w:val="00A10F3B"/>
    <w:pPr>
      <w:keepNext/>
      <w:keepLines/>
      <w:spacing w:before="200"/>
      <w:outlineLvl w:val="3"/>
    </w:pPr>
    <w:rPr>
      <w:rFonts w:ascii="Cambria" w:hAnsi="Cambria"/>
      <w:b/>
      <w:bCs/>
      <w:i/>
      <w:iCs/>
      <w:color w:val="4F81BD"/>
      <w:lang w:val="x-none"/>
    </w:rPr>
  </w:style>
  <w:style w:type="paragraph" w:styleId="Heading5">
    <w:name w:val="heading 5"/>
    <w:basedOn w:val="Normal"/>
    <w:next w:val="Normal"/>
    <w:link w:val="Heading5Char"/>
    <w:uiPriority w:val="9"/>
    <w:semiHidden/>
    <w:unhideWhenUsed/>
    <w:qFormat/>
    <w:rsid w:val="00A10F3B"/>
    <w:pPr>
      <w:keepNext/>
      <w:keepLines/>
      <w:spacing w:before="200"/>
      <w:outlineLvl w:val="4"/>
    </w:pPr>
    <w:rPr>
      <w:rFonts w:ascii="Cambria" w:hAnsi="Cambria"/>
      <w:color w:val="243F60"/>
      <w:lang w:val="x-none"/>
    </w:rPr>
  </w:style>
  <w:style w:type="paragraph" w:styleId="Heading6">
    <w:name w:val="heading 6"/>
    <w:basedOn w:val="Normal"/>
    <w:next w:val="Normal"/>
    <w:link w:val="Heading6Char"/>
    <w:uiPriority w:val="9"/>
    <w:semiHidden/>
    <w:unhideWhenUsed/>
    <w:qFormat/>
    <w:rsid w:val="00A10F3B"/>
    <w:pPr>
      <w:keepNext/>
      <w:keepLines/>
      <w:spacing w:before="200"/>
      <w:outlineLvl w:val="5"/>
    </w:pPr>
    <w:rPr>
      <w:rFonts w:ascii="Cambria" w:hAnsi="Cambria"/>
      <w:i/>
      <w:iCs/>
      <w:color w:val="243F60"/>
      <w:lang w:val="x-none"/>
    </w:rPr>
  </w:style>
  <w:style w:type="paragraph" w:styleId="Heading7">
    <w:name w:val="heading 7"/>
    <w:basedOn w:val="Normal"/>
    <w:next w:val="Normal"/>
    <w:link w:val="Heading7Char"/>
    <w:uiPriority w:val="9"/>
    <w:semiHidden/>
    <w:unhideWhenUsed/>
    <w:qFormat/>
    <w:rsid w:val="00A10F3B"/>
    <w:pPr>
      <w:keepNext/>
      <w:keepLines/>
      <w:spacing w:before="200"/>
      <w:outlineLvl w:val="6"/>
    </w:pPr>
    <w:rPr>
      <w:rFonts w:ascii="Cambria" w:hAnsi="Cambria"/>
      <w:i/>
      <w:iCs/>
      <w:color w:val="404040"/>
      <w:lang w:val="x-none"/>
    </w:rPr>
  </w:style>
  <w:style w:type="paragraph" w:styleId="Heading8">
    <w:name w:val="heading 8"/>
    <w:basedOn w:val="Normal"/>
    <w:next w:val="Normal"/>
    <w:link w:val="Heading8Char"/>
    <w:uiPriority w:val="9"/>
    <w:semiHidden/>
    <w:unhideWhenUsed/>
    <w:qFormat/>
    <w:rsid w:val="00A10F3B"/>
    <w:pPr>
      <w:keepNext/>
      <w:keepLines/>
      <w:spacing w:before="200"/>
      <w:outlineLvl w:val="7"/>
    </w:pPr>
    <w:rPr>
      <w:rFonts w:ascii="Cambria" w:hAnsi="Cambria"/>
      <w:color w:val="404040"/>
      <w:sz w:val="20"/>
      <w:szCs w:val="20"/>
      <w:lang w:val="x-none"/>
    </w:rPr>
  </w:style>
  <w:style w:type="paragraph" w:styleId="Heading9">
    <w:name w:val="heading 9"/>
    <w:basedOn w:val="Normal"/>
    <w:next w:val="Normal"/>
    <w:link w:val="Heading9Char"/>
    <w:uiPriority w:val="9"/>
    <w:semiHidden/>
    <w:unhideWhenUsed/>
    <w:qFormat/>
    <w:rsid w:val="00A10F3B"/>
    <w:pPr>
      <w:keepNext/>
      <w:keepLines/>
      <w:spacing w:before="200"/>
      <w:outlineLvl w:val="8"/>
    </w:pPr>
    <w:rPr>
      <w:rFonts w:ascii="Cambria" w:hAnsi="Cambria"/>
      <w:i/>
      <w:iCs/>
      <w:color w:val="404040"/>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10F3B"/>
    <w:rPr>
      <w:rFonts w:ascii="ApexSansBoldT" w:eastAsia="Arial Unicode MS" w:hAnsi="ApexSansBoldT"/>
      <w:color w:val="4F81BD" w:themeColor="accent1"/>
      <w:sz w:val="44"/>
      <w:szCs w:val="40"/>
      <w:lang w:bidi="ar-SA"/>
    </w:rPr>
  </w:style>
  <w:style w:type="character" w:customStyle="1" w:styleId="Heading2Char">
    <w:name w:val="Heading 2 Char"/>
    <w:basedOn w:val="DefaultParagraphFont"/>
    <w:link w:val="Heading2"/>
    <w:uiPriority w:val="9"/>
    <w:rsid w:val="00A10F3B"/>
    <w:rPr>
      <w:rFonts w:ascii="Cambria" w:eastAsia="Times New Roman" w:hAnsi="Cambria"/>
      <w:b/>
      <w:bCs/>
      <w:color w:val="4F81BD"/>
      <w:sz w:val="26"/>
      <w:szCs w:val="26"/>
      <w:lang w:val="x-none" w:eastAsia="en-GB" w:bidi="ar-SA"/>
    </w:rPr>
  </w:style>
  <w:style w:type="character" w:customStyle="1" w:styleId="Heading3Char">
    <w:name w:val="Heading 3 Char"/>
    <w:basedOn w:val="DefaultParagraphFont"/>
    <w:link w:val="Heading3"/>
    <w:uiPriority w:val="9"/>
    <w:semiHidden/>
    <w:rsid w:val="00A10F3B"/>
    <w:rPr>
      <w:rFonts w:ascii="Cambria" w:eastAsia="Times New Roman" w:hAnsi="Cambria"/>
      <w:b/>
      <w:bCs/>
      <w:color w:val="4F81BD"/>
      <w:sz w:val="22"/>
      <w:szCs w:val="24"/>
      <w:lang w:val="x-none" w:eastAsia="en-GB" w:bidi="ar-SA"/>
    </w:rPr>
  </w:style>
  <w:style w:type="character" w:customStyle="1" w:styleId="Heading4Char">
    <w:name w:val="Heading 4 Char"/>
    <w:basedOn w:val="DefaultParagraphFont"/>
    <w:link w:val="Heading4"/>
    <w:uiPriority w:val="9"/>
    <w:semiHidden/>
    <w:rsid w:val="00A10F3B"/>
    <w:rPr>
      <w:rFonts w:ascii="Cambria" w:eastAsia="Times New Roman" w:hAnsi="Cambria"/>
      <w:b/>
      <w:bCs/>
      <w:i/>
      <w:iCs/>
      <w:color w:val="4F81BD"/>
      <w:sz w:val="22"/>
      <w:szCs w:val="24"/>
      <w:lang w:val="x-none" w:eastAsia="en-GB" w:bidi="ar-SA"/>
    </w:rPr>
  </w:style>
  <w:style w:type="character" w:customStyle="1" w:styleId="Heading5Char">
    <w:name w:val="Heading 5 Char"/>
    <w:basedOn w:val="DefaultParagraphFont"/>
    <w:link w:val="Heading5"/>
    <w:uiPriority w:val="9"/>
    <w:semiHidden/>
    <w:rsid w:val="00A10F3B"/>
    <w:rPr>
      <w:rFonts w:ascii="Cambria" w:eastAsia="Times New Roman" w:hAnsi="Cambria"/>
      <w:color w:val="243F60"/>
      <w:sz w:val="22"/>
      <w:szCs w:val="24"/>
      <w:lang w:val="x-none" w:eastAsia="en-GB" w:bidi="ar-SA"/>
    </w:rPr>
  </w:style>
  <w:style w:type="character" w:customStyle="1" w:styleId="Heading6Char">
    <w:name w:val="Heading 6 Char"/>
    <w:basedOn w:val="DefaultParagraphFont"/>
    <w:link w:val="Heading6"/>
    <w:uiPriority w:val="9"/>
    <w:semiHidden/>
    <w:rsid w:val="00A10F3B"/>
    <w:rPr>
      <w:rFonts w:ascii="Cambria" w:eastAsia="Times New Roman" w:hAnsi="Cambria"/>
      <w:i/>
      <w:iCs/>
      <w:color w:val="243F60"/>
      <w:sz w:val="22"/>
      <w:szCs w:val="24"/>
      <w:lang w:val="x-none" w:eastAsia="en-GB" w:bidi="ar-SA"/>
    </w:rPr>
  </w:style>
  <w:style w:type="character" w:customStyle="1" w:styleId="Heading7Char">
    <w:name w:val="Heading 7 Char"/>
    <w:basedOn w:val="DefaultParagraphFont"/>
    <w:link w:val="Heading7"/>
    <w:uiPriority w:val="9"/>
    <w:semiHidden/>
    <w:rsid w:val="00A10F3B"/>
    <w:rPr>
      <w:rFonts w:ascii="Cambria" w:eastAsia="Times New Roman" w:hAnsi="Cambria"/>
      <w:i/>
      <w:iCs/>
      <w:color w:val="404040"/>
      <w:sz w:val="22"/>
      <w:szCs w:val="24"/>
      <w:lang w:val="x-none" w:eastAsia="en-GB" w:bidi="ar-SA"/>
    </w:rPr>
  </w:style>
  <w:style w:type="character" w:customStyle="1" w:styleId="Heading8Char">
    <w:name w:val="Heading 8 Char"/>
    <w:basedOn w:val="DefaultParagraphFont"/>
    <w:link w:val="Heading8"/>
    <w:uiPriority w:val="9"/>
    <w:semiHidden/>
    <w:rsid w:val="00A10F3B"/>
    <w:rPr>
      <w:rFonts w:ascii="Cambria" w:eastAsia="Times New Roman" w:hAnsi="Cambria"/>
      <w:color w:val="404040"/>
      <w:lang w:val="x-none" w:eastAsia="en-GB" w:bidi="ar-SA"/>
    </w:rPr>
  </w:style>
  <w:style w:type="character" w:customStyle="1" w:styleId="Heading9Char">
    <w:name w:val="Heading 9 Char"/>
    <w:basedOn w:val="DefaultParagraphFont"/>
    <w:link w:val="Heading9"/>
    <w:uiPriority w:val="9"/>
    <w:semiHidden/>
    <w:rsid w:val="00A10F3B"/>
    <w:rPr>
      <w:rFonts w:ascii="Cambria" w:eastAsia="Times New Roman" w:hAnsi="Cambria"/>
      <w:i/>
      <w:iCs/>
      <w:color w:val="404040"/>
      <w:lang w:val="x-none" w:eastAsia="en-GB" w:bidi="ar-SA"/>
    </w:rPr>
  </w:style>
  <w:style w:type="character" w:customStyle="1" w:styleId="ListLabel1">
    <w:name w:val="ListLabel 1"/>
    <w:rsid w:val="00A10F3B"/>
    <w:rPr>
      <w:sz w:val="20"/>
    </w:rPr>
  </w:style>
  <w:style w:type="paragraph" w:customStyle="1" w:styleId="Heading">
    <w:name w:val="Heading"/>
    <w:basedOn w:val="Normal"/>
    <w:next w:val="BodyText"/>
    <w:rsid w:val="00A10F3B"/>
    <w:pPr>
      <w:keepNext/>
      <w:spacing w:before="240" w:after="120"/>
    </w:pPr>
    <w:rPr>
      <w:rFonts w:ascii="Arial" w:eastAsia="Microsoft YaHei" w:hAnsi="Arial" w:cs="Mangal"/>
      <w:sz w:val="28"/>
      <w:szCs w:val="28"/>
    </w:rPr>
  </w:style>
  <w:style w:type="paragraph" w:styleId="BodyText">
    <w:name w:val="Body Text"/>
    <w:basedOn w:val="Normal"/>
    <w:link w:val="BodyTextChar"/>
    <w:rsid w:val="00A10F3B"/>
    <w:pPr>
      <w:spacing w:after="120"/>
    </w:pPr>
  </w:style>
  <w:style w:type="character" w:customStyle="1" w:styleId="BodyTextChar">
    <w:name w:val="Body Text Char"/>
    <w:basedOn w:val="DefaultParagraphFont"/>
    <w:link w:val="BodyText"/>
    <w:rsid w:val="00A10F3B"/>
    <w:rPr>
      <w:rFonts w:asciiTheme="minorHAnsi" w:eastAsia="Times New Roman" w:hAnsiTheme="minorHAnsi"/>
      <w:sz w:val="22"/>
      <w:szCs w:val="24"/>
      <w:lang w:eastAsia="en-GB" w:bidi="ar-SA"/>
    </w:rPr>
  </w:style>
  <w:style w:type="paragraph" w:styleId="List">
    <w:name w:val="List"/>
    <w:basedOn w:val="BodyText"/>
    <w:rsid w:val="00A10F3B"/>
    <w:rPr>
      <w:rFonts w:cs="Mangal"/>
    </w:rPr>
  </w:style>
  <w:style w:type="paragraph" w:styleId="Caption">
    <w:name w:val="caption"/>
    <w:basedOn w:val="Normal"/>
    <w:autoRedefine/>
    <w:qFormat/>
    <w:rsid w:val="007B1FEA"/>
    <w:pPr>
      <w:suppressLineNumbers/>
      <w:spacing w:after="120" w:line="276" w:lineRule="auto"/>
    </w:pPr>
    <w:rPr>
      <w:rFonts w:cs="Mangal"/>
      <w:i/>
      <w:iCs/>
      <w:sz w:val="24"/>
    </w:rPr>
  </w:style>
  <w:style w:type="paragraph" w:customStyle="1" w:styleId="Index">
    <w:name w:val="Index"/>
    <w:basedOn w:val="Normal"/>
    <w:rsid w:val="00A10F3B"/>
    <w:pPr>
      <w:suppressLineNumbers/>
    </w:pPr>
    <w:rPr>
      <w:rFonts w:cs="Mangal"/>
    </w:rPr>
  </w:style>
  <w:style w:type="paragraph" w:styleId="NormalWeb">
    <w:name w:val="Normal (Web)"/>
    <w:basedOn w:val="Normal"/>
    <w:link w:val="NormalWebChar"/>
    <w:rsid w:val="00A10F3B"/>
    <w:pPr>
      <w:spacing w:before="28" w:line="360" w:lineRule="auto"/>
    </w:pPr>
    <w:rPr>
      <w:lang w:val="x-none"/>
    </w:rPr>
  </w:style>
  <w:style w:type="paragraph" w:styleId="Title">
    <w:name w:val="Title"/>
    <w:basedOn w:val="Normal"/>
    <w:next w:val="Normal"/>
    <w:link w:val="TitleChar"/>
    <w:uiPriority w:val="10"/>
    <w:qFormat/>
    <w:rsid w:val="00A10F3B"/>
    <w:pPr>
      <w:pBdr>
        <w:bottom w:val="single" w:sz="8" w:space="4" w:color="4F81BD"/>
      </w:pBdr>
      <w:spacing w:after="300"/>
      <w:contextualSpacing/>
    </w:pPr>
    <w:rPr>
      <w:rFonts w:ascii="Cambria" w:hAnsi="Cambria"/>
      <w:color w:val="17365D"/>
      <w:spacing w:val="5"/>
      <w:kern w:val="28"/>
      <w:sz w:val="52"/>
      <w:szCs w:val="52"/>
      <w:lang w:val="x-none"/>
    </w:rPr>
  </w:style>
  <w:style w:type="character" w:customStyle="1" w:styleId="TitleChar">
    <w:name w:val="Title Char"/>
    <w:basedOn w:val="DefaultParagraphFont"/>
    <w:link w:val="Title"/>
    <w:uiPriority w:val="10"/>
    <w:rsid w:val="00A10F3B"/>
    <w:rPr>
      <w:rFonts w:ascii="Cambria" w:eastAsia="Times New Roman" w:hAnsi="Cambria"/>
      <w:color w:val="17365D"/>
      <w:spacing w:val="5"/>
      <w:kern w:val="28"/>
      <w:sz w:val="52"/>
      <w:szCs w:val="52"/>
      <w:lang w:val="x-none" w:eastAsia="en-GB" w:bidi="ar-SA"/>
    </w:rPr>
  </w:style>
  <w:style w:type="paragraph" w:styleId="Subtitle">
    <w:name w:val="Subtitle"/>
    <w:basedOn w:val="Normal"/>
    <w:next w:val="Normal"/>
    <w:link w:val="SubtitleChar"/>
    <w:autoRedefine/>
    <w:qFormat/>
    <w:rsid w:val="00A10F3B"/>
    <w:pPr>
      <w:spacing w:after="60"/>
      <w:outlineLvl w:val="1"/>
    </w:pPr>
    <w:rPr>
      <w:rFonts w:ascii="ApexSansMediumT" w:eastAsiaTheme="majorEastAsia" w:hAnsi="ApexSansMediumT" w:cstheme="majorBidi"/>
      <w:sz w:val="28"/>
      <w:lang w:eastAsia="en-US"/>
    </w:rPr>
  </w:style>
  <w:style w:type="character" w:customStyle="1" w:styleId="SubtitleChar">
    <w:name w:val="Subtitle Char"/>
    <w:basedOn w:val="DefaultParagraphFont"/>
    <w:link w:val="Subtitle"/>
    <w:rsid w:val="00A10F3B"/>
    <w:rPr>
      <w:rFonts w:ascii="ApexSansMediumT" w:eastAsiaTheme="majorEastAsia" w:hAnsi="ApexSansMediumT" w:cstheme="majorBidi"/>
      <w:sz w:val="28"/>
      <w:szCs w:val="24"/>
      <w:lang w:bidi="ar-SA"/>
    </w:rPr>
  </w:style>
  <w:style w:type="character" w:styleId="Strong">
    <w:name w:val="Strong"/>
    <w:aliases w:val="Activity header"/>
    <w:qFormat/>
    <w:rsid w:val="00A10F3B"/>
    <w:rPr>
      <w:rFonts w:ascii="ApexSansMediumT" w:hAnsi="ApexSansMediumT"/>
      <w:b/>
      <w:bCs/>
      <w:color w:val="E36C0A" w:themeColor="accent6" w:themeShade="BF"/>
      <w:sz w:val="32"/>
    </w:rPr>
  </w:style>
  <w:style w:type="character" w:styleId="Emphasis">
    <w:name w:val="Emphasis"/>
    <w:qFormat/>
    <w:rsid w:val="00A10F3B"/>
    <w:rPr>
      <w:b/>
      <w:i/>
      <w:iCs/>
    </w:rPr>
  </w:style>
  <w:style w:type="paragraph" w:styleId="NoSpacing">
    <w:name w:val="No Spacing"/>
    <w:basedOn w:val="Normal"/>
    <w:uiPriority w:val="1"/>
    <w:qFormat/>
    <w:rsid w:val="00A10F3B"/>
  </w:style>
  <w:style w:type="paragraph" w:styleId="ListParagraph">
    <w:name w:val="List Paragraph"/>
    <w:basedOn w:val="Normal"/>
    <w:link w:val="ListParagraphChar"/>
    <w:uiPriority w:val="34"/>
    <w:qFormat/>
    <w:rsid w:val="00A10F3B"/>
    <w:pPr>
      <w:ind w:left="720"/>
      <w:contextualSpacing/>
    </w:pPr>
    <w:rPr>
      <w:lang w:val="x-none"/>
    </w:rPr>
  </w:style>
  <w:style w:type="paragraph" w:styleId="Quote">
    <w:name w:val="Quote"/>
    <w:basedOn w:val="Normal"/>
    <w:next w:val="Normal"/>
    <w:link w:val="QuoteChar"/>
    <w:uiPriority w:val="29"/>
    <w:qFormat/>
    <w:rsid w:val="00A10F3B"/>
    <w:rPr>
      <w:i/>
      <w:iCs/>
      <w:color w:val="000000"/>
      <w:lang w:val="x-none"/>
    </w:rPr>
  </w:style>
  <w:style w:type="character" w:customStyle="1" w:styleId="QuoteChar">
    <w:name w:val="Quote Char"/>
    <w:basedOn w:val="DefaultParagraphFont"/>
    <w:link w:val="Quote"/>
    <w:uiPriority w:val="29"/>
    <w:rsid w:val="00A10F3B"/>
    <w:rPr>
      <w:rFonts w:asciiTheme="minorHAnsi" w:eastAsia="Times New Roman" w:hAnsiTheme="minorHAnsi"/>
      <w:i/>
      <w:iCs/>
      <w:color w:val="000000"/>
      <w:sz w:val="22"/>
      <w:szCs w:val="24"/>
      <w:lang w:val="x-none" w:eastAsia="en-GB" w:bidi="ar-SA"/>
    </w:rPr>
  </w:style>
  <w:style w:type="paragraph" w:styleId="IntenseQuote">
    <w:name w:val="Intense Quote"/>
    <w:basedOn w:val="Normal"/>
    <w:next w:val="Normal"/>
    <w:link w:val="IntenseQuoteChar"/>
    <w:uiPriority w:val="30"/>
    <w:qFormat/>
    <w:rsid w:val="00A10F3B"/>
    <w:pPr>
      <w:pBdr>
        <w:bottom w:val="single" w:sz="4" w:space="4" w:color="4F81BD"/>
      </w:pBdr>
      <w:spacing w:before="200" w:after="280"/>
      <w:ind w:left="936" w:right="936"/>
    </w:pPr>
    <w:rPr>
      <w:b/>
      <w:bCs/>
      <w:i/>
      <w:iCs/>
      <w:color w:val="4F81BD"/>
      <w:lang w:val="x-none"/>
    </w:rPr>
  </w:style>
  <w:style w:type="character" w:customStyle="1" w:styleId="IntenseQuoteChar">
    <w:name w:val="Intense Quote Char"/>
    <w:basedOn w:val="DefaultParagraphFont"/>
    <w:link w:val="IntenseQuote"/>
    <w:uiPriority w:val="30"/>
    <w:rsid w:val="00A10F3B"/>
    <w:rPr>
      <w:rFonts w:asciiTheme="minorHAnsi" w:eastAsia="Times New Roman" w:hAnsiTheme="minorHAnsi"/>
      <w:b/>
      <w:bCs/>
      <w:i/>
      <w:iCs/>
      <w:color w:val="4F81BD"/>
      <w:sz w:val="22"/>
      <w:szCs w:val="24"/>
      <w:lang w:val="x-none" w:eastAsia="en-GB" w:bidi="ar-SA"/>
    </w:rPr>
  </w:style>
  <w:style w:type="character" w:styleId="SubtleEmphasis">
    <w:name w:val="Subtle Emphasis"/>
    <w:uiPriority w:val="19"/>
    <w:qFormat/>
    <w:rsid w:val="00A10F3B"/>
    <w:rPr>
      <w:i/>
      <w:iCs/>
      <w:color w:val="808080"/>
    </w:rPr>
  </w:style>
  <w:style w:type="character" w:styleId="IntenseEmphasis">
    <w:name w:val="Intense Emphasis"/>
    <w:uiPriority w:val="21"/>
    <w:qFormat/>
    <w:rsid w:val="00A10F3B"/>
    <w:rPr>
      <w:b/>
      <w:bCs/>
      <w:i/>
      <w:iCs/>
      <w:color w:val="4F81BD"/>
    </w:rPr>
  </w:style>
  <w:style w:type="character" w:styleId="SubtleReference">
    <w:name w:val="Subtle Reference"/>
    <w:uiPriority w:val="31"/>
    <w:qFormat/>
    <w:rsid w:val="00A10F3B"/>
    <w:rPr>
      <w:smallCaps/>
      <w:color w:val="C0504D"/>
      <w:u w:val="single"/>
    </w:rPr>
  </w:style>
  <w:style w:type="character" w:styleId="IntenseReference">
    <w:name w:val="Intense Reference"/>
    <w:uiPriority w:val="32"/>
    <w:qFormat/>
    <w:rsid w:val="00A10F3B"/>
    <w:rPr>
      <w:b/>
      <w:bCs/>
      <w:smallCaps/>
      <w:color w:val="C0504D"/>
      <w:spacing w:val="5"/>
      <w:u w:val="single"/>
    </w:rPr>
  </w:style>
  <w:style w:type="character" w:styleId="BookTitle">
    <w:name w:val="Book Title"/>
    <w:uiPriority w:val="33"/>
    <w:qFormat/>
    <w:rsid w:val="00A10F3B"/>
    <w:rPr>
      <w:b/>
      <w:bCs/>
      <w:smallCaps/>
      <w:spacing w:val="5"/>
    </w:rPr>
  </w:style>
  <w:style w:type="paragraph" w:styleId="TOCHeading">
    <w:name w:val="TOC Heading"/>
    <w:basedOn w:val="Heading1"/>
    <w:next w:val="Normal"/>
    <w:uiPriority w:val="39"/>
    <w:semiHidden/>
    <w:unhideWhenUsed/>
    <w:qFormat/>
    <w:rsid w:val="00A10F3B"/>
    <w:pPr>
      <w:outlineLvl w:val="9"/>
    </w:pPr>
  </w:style>
  <w:style w:type="paragraph" w:customStyle="1" w:styleId="Style1">
    <w:name w:val="Style1"/>
    <w:basedOn w:val="NormalWeb"/>
    <w:link w:val="Style1Char"/>
    <w:qFormat/>
    <w:rsid w:val="00A10F3B"/>
  </w:style>
  <w:style w:type="paragraph" w:customStyle="1" w:styleId="Style2">
    <w:name w:val="Style2"/>
    <w:basedOn w:val="NormalWeb"/>
    <w:rsid w:val="00A10F3B"/>
    <w:pPr>
      <w:framePr w:wrap="around" w:vAnchor="text" w:hAnchor="text" w:y="1"/>
    </w:pPr>
  </w:style>
  <w:style w:type="character" w:customStyle="1" w:styleId="NormalWebChar">
    <w:name w:val="Normal (Web) Char"/>
    <w:link w:val="NormalWeb"/>
    <w:rsid w:val="00A10F3B"/>
    <w:rPr>
      <w:rFonts w:asciiTheme="minorHAnsi" w:eastAsia="Times New Roman" w:hAnsiTheme="minorHAnsi"/>
      <w:sz w:val="22"/>
      <w:szCs w:val="24"/>
      <w:lang w:val="x-none" w:eastAsia="en-GB" w:bidi="ar-SA"/>
    </w:rPr>
  </w:style>
  <w:style w:type="character" w:customStyle="1" w:styleId="Style1Char">
    <w:name w:val="Style1 Char"/>
    <w:basedOn w:val="NormalWebChar"/>
    <w:link w:val="Style1"/>
    <w:rsid w:val="00A10F3B"/>
    <w:rPr>
      <w:rFonts w:asciiTheme="minorHAnsi" w:eastAsia="Times New Roman" w:hAnsiTheme="minorHAnsi"/>
      <w:sz w:val="22"/>
      <w:szCs w:val="24"/>
      <w:lang w:val="x-none" w:eastAsia="en-GB" w:bidi="ar-SA"/>
    </w:rPr>
  </w:style>
  <w:style w:type="paragraph" w:customStyle="1" w:styleId="Style3">
    <w:name w:val="Style3"/>
    <w:basedOn w:val="ListParagraph"/>
    <w:link w:val="Style3Char"/>
    <w:qFormat/>
    <w:rsid w:val="00A10F3B"/>
    <w:pPr>
      <w:pBdr>
        <w:top w:val="single" w:sz="4" w:space="1" w:color="auto"/>
        <w:left w:val="single" w:sz="4" w:space="4" w:color="auto"/>
        <w:bottom w:val="single" w:sz="4" w:space="1" w:color="auto"/>
        <w:right w:val="single" w:sz="4" w:space="4" w:color="auto"/>
      </w:pBdr>
      <w:shd w:val="clear" w:color="auto" w:fill="DBE5F1"/>
    </w:pPr>
  </w:style>
  <w:style w:type="table" w:styleId="TableGrid">
    <w:name w:val="Table Grid"/>
    <w:basedOn w:val="TableNormal"/>
    <w:uiPriority w:val="59"/>
    <w:rsid w:val="00A10F3B"/>
    <w:pPr>
      <w:spacing w:before="120"/>
    </w:pPr>
    <w:rPr>
      <w:rFonts w:eastAsia="Times New Roman"/>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link w:val="ListParagraph"/>
    <w:uiPriority w:val="34"/>
    <w:rsid w:val="00A10F3B"/>
    <w:rPr>
      <w:rFonts w:asciiTheme="minorHAnsi" w:eastAsia="Times New Roman" w:hAnsiTheme="minorHAnsi"/>
      <w:sz w:val="22"/>
      <w:szCs w:val="24"/>
      <w:lang w:val="x-none" w:eastAsia="en-GB" w:bidi="ar-SA"/>
    </w:rPr>
  </w:style>
  <w:style w:type="character" w:customStyle="1" w:styleId="Style3Char">
    <w:name w:val="Style3 Char"/>
    <w:link w:val="Style3"/>
    <w:rsid w:val="00A10F3B"/>
    <w:rPr>
      <w:rFonts w:asciiTheme="minorHAnsi" w:eastAsia="Times New Roman" w:hAnsiTheme="minorHAnsi"/>
      <w:sz w:val="22"/>
      <w:szCs w:val="24"/>
      <w:shd w:val="clear" w:color="auto" w:fill="DBE5F1"/>
      <w:lang w:val="x-none" w:eastAsia="en-GB" w:bidi="ar-SA"/>
    </w:rPr>
  </w:style>
  <w:style w:type="character" w:styleId="Hyperlink">
    <w:name w:val="Hyperlink"/>
    <w:uiPriority w:val="99"/>
    <w:unhideWhenUsed/>
    <w:rsid w:val="00A10F3B"/>
    <w:rPr>
      <w:color w:val="0000FF"/>
      <w:u w:val="single"/>
    </w:rPr>
  </w:style>
  <w:style w:type="paragraph" w:styleId="BalloonText">
    <w:name w:val="Balloon Text"/>
    <w:basedOn w:val="Normal"/>
    <w:link w:val="BalloonTextChar"/>
    <w:uiPriority w:val="99"/>
    <w:unhideWhenUsed/>
    <w:rsid w:val="00A10F3B"/>
    <w:rPr>
      <w:rFonts w:ascii="Tahoma" w:hAnsi="Tahoma"/>
      <w:sz w:val="16"/>
      <w:szCs w:val="16"/>
    </w:rPr>
  </w:style>
  <w:style w:type="character" w:customStyle="1" w:styleId="BalloonTextChar">
    <w:name w:val="Balloon Text Char"/>
    <w:basedOn w:val="DefaultParagraphFont"/>
    <w:link w:val="BalloonText"/>
    <w:uiPriority w:val="99"/>
    <w:rsid w:val="00A10F3B"/>
    <w:rPr>
      <w:rFonts w:ascii="Tahoma" w:eastAsia="Times New Roman" w:hAnsi="Tahoma"/>
      <w:sz w:val="16"/>
      <w:szCs w:val="16"/>
      <w:lang w:eastAsia="en-GB" w:bidi="ar-SA"/>
    </w:rPr>
  </w:style>
  <w:style w:type="character" w:styleId="CommentReference">
    <w:name w:val="annotation reference"/>
    <w:unhideWhenUsed/>
    <w:rsid w:val="00A10F3B"/>
    <w:rPr>
      <w:sz w:val="16"/>
      <w:szCs w:val="16"/>
    </w:rPr>
  </w:style>
  <w:style w:type="paragraph" w:styleId="CommentText">
    <w:name w:val="annotation text"/>
    <w:basedOn w:val="Normal"/>
    <w:link w:val="CommentTextChar"/>
    <w:unhideWhenUsed/>
    <w:rsid w:val="00A10F3B"/>
    <w:rPr>
      <w:sz w:val="20"/>
      <w:szCs w:val="20"/>
    </w:rPr>
  </w:style>
  <w:style w:type="character" w:customStyle="1" w:styleId="CommentTextChar">
    <w:name w:val="Comment Text Char"/>
    <w:basedOn w:val="DefaultParagraphFont"/>
    <w:link w:val="CommentText"/>
    <w:rsid w:val="00A10F3B"/>
    <w:rPr>
      <w:rFonts w:asciiTheme="minorHAnsi" w:eastAsia="Times New Roman" w:hAnsiTheme="minorHAnsi"/>
      <w:lang w:eastAsia="en-GB" w:bidi="ar-SA"/>
    </w:rPr>
  </w:style>
  <w:style w:type="paragraph" w:styleId="CommentSubject">
    <w:name w:val="annotation subject"/>
    <w:basedOn w:val="CommentText"/>
    <w:next w:val="CommentText"/>
    <w:link w:val="CommentSubjectChar"/>
    <w:uiPriority w:val="99"/>
    <w:unhideWhenUsed/>
    <w:rsid w:val="00A10F3B"/>
    <w:rPr>
      <w:b/>
      <w:bCs/>
    </w:rPr>
  </w:style>
  <w:style w:type="character" w:customStyle="1" w:styleId="CommentSubjectChar">
    <w:name w:val="Comment Subject Char"/>
    <w:basedOn w:val="CommentTextChar"/>
    <w:link w:val="CommentSubject"/>
    <w:uiPriority w:val="99"/>
    <w:rsid w:val="00A10F3B"/>
    <w:rPr>
      <w:rFonts w:asciiTheme="minorHAnsi" w:eastAsia="Times New Roman" w:hAnsiTheme="minorHAnsi"/>
      <w:b/>
      <w:bCs/>
      <w:lang w:eastAsia="en-GB" w:bidi="ar-SA"/>
    </w:rPr>
  </w:style>
  <w:style w:type="character" w:styleId="FollowedHyperlink">
    <w:name w:val="FollowedHyperlink"/>
    <w:uiPriority w:val="99"/>
    <w:unhideWhenUsed/>
    <w:rsid w:val="00A10F3B"/>
    <w:rPr>
      <w:color w:val="800080"/>
      <w:u w:val="single"/>
    </w:rPr>
  </w:style>
  <w:style w:type="paragraph" w:customStyle="1" w:styleId="StyleArialLeft026Hanging151After6ptLinespac">
    <w:name w:val="Style Arial Left:  0.26&quot; Hanging:  1.51&quot; After:  6 pt Line spac..."/>
    <w:basedOn w:val="Normal"/>
    <w:autoRedefine/>
    <w:rsid w:val="00A10F3B"/>
    <w:pPr>
      <w:shd w:val="clear" w:color="auto" w:fill="DAEEF3"/>
      <w:spacing w:after="120" w:line="276" w:lineRule="auto"/>
      <w:ind w:left="2548" w:hanging="2174"/>
    </w:pPr>
    <w:rPr>
      <w:szCs w:val="20"/>
    </w:rPr>
  </w:style>
  <w:style w:type="paragraph" w:styleId="ListBullet">
    <w:name w:val="List Bullet"/>
    <w:basedOn w:val="Normal"/>
    <w:uiPriority w:val="99"/>
    <w:unhideWhenUsed/>
    <w:rsid w:val="00A10F3B"/>
    <w:pPr>
      <w:numPr>
        <w:numId w:val="1"/>
      </w:numPr>
      <w:contextualSpacing/>
    </w:pPr>
  </w:style>
  <w:style w:type="paragraph" w:customStyle="1" w:styleId="Headingunnumbered">
    <w:name w:val="Heading unnumbered"/>
    <w:basedOn w:val="Normal"/>
    <w:autoRedefine/>
    <w:qFormat/>
    <w:rsid w:val="00A10F3B"/>
    <w:rPr>
      <w:rFonts w:ascii="Arial" w:hAnsi="Arial"/>
      <w:sz w:val="28"/>
    </w:rPr>
  </w:style>
  <w:style w:type="paragraph" w:customStyle="1" w:styleId="SectionHeading">
    <w:name w:val="Section Heading"/>
    <w:basedOn w:val="Normal"/>
    <w:autoRedefine/>
    <w:qFormat/>
    <w:rsid w:val="00A10F3B"/>
    <w:rPr>
      <w:rFonts w:ascii="ApexSansMediumT" w:hAnsi="ApexSansMediumT"/>
      <w:sz w:val="36"/>
    </w:rPr>
  </w:style>
  <w:style w:type="paragraph" w:customStyle="1" w:styleId="SessionHeading">
    <w:name w:val="Session Heading"/>
    <w:basedOn w:val="Heading1"/>
    <w:autoRedefine/>
    <w:qFormat/>
    <w:rsid w:val="00A10F3B"/>
  </w:style>
  <w:style w:type="paragraph" w:customStyle="1" w:styleId="CasestudyHeading">
    <w:name w:val="Casestudy Heading"/>
    <w:basedOn w:val="Normal"/>
    <w:autoRedefine/>
    <w:qFormat/>
    <w:rsid w:val="00A10F3B"/>
    <w:rPr>
      <w:rFonts w:ascii="ApexSansMediumT" w:hAnsi="ApexSansMediumT"/>
      <w:b/>
      <w:color w:val="F79646" w:themeColor="accent6"/>
      <w:sz w:val="32"/>
    </w:rPr>
  </w:style>
  <w:style w:type="paragraph" w:customStyle="1" w:styleId="Pauseforthought">
    <w:name w:val="Pause for thought"/>
    <w:basedOn w:val="Heading"/>
    <w:autoRedefine/>
    <w:qFormat/>
    <w:rsid w:val="00A10F3B"/>
    <w:pPr>
      <w:spacing w:before="120"/>
    </w:pPr>
    <w:rPr>
      <w:rFonts w:asciiTheme="minorHAnsi" w:hAnsiTheme="minorHAnsi"/>
    </w:rPr>
  </w:style>
  <w:style w:type="paragraph" w:customStyle="1" w:styleId="CCE">
    <w:name w:val="CCE"/>
    <w:basedOn w:val="Normal"/>
    <w:autoRedefine/>
    <w:qFormat/>
    <w:rsid w:val="00A10F3B"/>
    <w:pPr>
      <w:jc w:val="center"/>
    </w:pPr>
    <w:rPr>
      <w:sz w:val="28"/>
      <w:u w:val="single"/>
    </w:rPr>
  </w:style>
  <w:style w:type="paragraph" w:styleId="TOC1">
    <w:name w:val="toc 1"/>
    <w:basedOn w:val="Normal"/>
    <w:next w:val="Normal"/>
    <w:autoRedefine/>
    <w:uiPriority w:val="39"/>
    <w:rsid w:val="00A10F3B"/>
    <w:pPr>
      <w:spacing w:after="100"/>
    </w:pPr>
  </w:style>
  <w:style w:type="paragraph" w:styleId="TOC2">
    <w:name w:val="toc 2"/>
    <w:basedOn w:val="Normal"/>
    <w:next w:val="Normal"/>
    <w:autoRedefine/>
    <w:uiPriority w:val="39"/>
    <w:rsid w:val="00A10F3B"/>
    <w:pPr>
      <w:spacing w:after="100"/>
      <w:ind w:left="220"/>
    </w:pPr>
  </w:style>
  <w:style w:type="paragraph" w:styleId="Header">
    <w:name w:val="header"/>
    <w:basedOn w:val="Normal"/>
    <w:link w:val="HeaderChar"/>
    <w:rsid w:val="00A10F3B"/>
    <w:pPr>
      <w:tabs>
        <w:tab w:val="center" w:pos="4513"/>
        <w:tab w:val="right" w:pos="9026"/>
      </w:tabs>
    </w:pPr>
  </w:style>
  <w:style w:type="character" w:customStyle="1" w:styleId="HeaderChar">
    <w:name w:val="Header Char"/>
    <w:basedOn w:val="DefaultParagraphFont"/>
    <w:link w:val="Header"/>
    <w:rsid w:val="00A10F3B"/>
    <w:rPr>
      <w:rFonts w:asciiTheme="minorHAnsi" w:eastAsia="Times New Roman" w:hAnsiTheme="minorHAnsi"/>
      <w:sz w:val="22"/>
      <w:szCs w:val="24"/>
      <w:lang w:eastAsia="en-GB" w:bidi="ar-SA"/>
    </w:rPr>
  </w:style>
  <w:style w:type="paragraph" w:styleId="Footer">
    <w:name w:val="footer"/>
    <w:basedOn w:val="Normal"/>
    <w:link w:val="FooterChar"/>
    <w:uiPriority w:val="99"/>
    <w:rsid w:val="00A10F3B"/>
    <w:pPr>
      <w:tabs>
        <w:tab w:val="center" w:pos="4513"/>
        <w:tab w:val="right" w:pos="9026"/>
      </w:tabs>
    </w:pPr>
  </w:style>
  <w:style w:type="character" w:customStyle="1" w:styleId="FooterChar">
    <w:name w:val="Footer Char"/>
    <w:basedOn w:val="DefaultParagraphFont"/>
    <w:link w:val="Footer"/>
    <w:uiPriority w:val="99"/>
    <w:rsid w:val="00A10F3B"/>
    <w:rPr>
      <w:rFonts w:asciiTheme="minorHAnsi" w:eastAsia="Times New Roman" w:hAnsiTheme="minorHAnsi"/>
      <w:sz w:val="22"/>
      <w:szCs w:val="24"/>
      <w:lang w:eastAsia="en-GB" w:bidi="ar-SA"/>
    </w:rPr>
  </w:style>
  <w:style w:type="character" w:styleId="PlaceholderText">
    <w:name w:val="Placeholder Text"/>
    <w:basedOn w:val="DefaultParagraphFont"/>
    <w:uiPriority w:val="99"/>
    <w:semiHidden/>
    <w:rsid w:val="00A10F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2302572">
      <w:bodyDiv w:val="1"/>
      <w:marLeft w:val="0"/>
      <w:marRight w:val="0"/>
      <w:marTop w:val="0"/>
      <w:marBottom w:val="0"/>
      <w:divBdr>
        <w:top w:val="none" w:sz="0" w:space="0" w:color="auto"/>
        <w:left w:val="none" w:sz="0" w:space="0" w:color="auto"/>
        <w:bottom w:val="none" w:sz="0" w:space="0" w:color="auto"/>
        <w:right w:val="none" w:sz="0" w:space="0" w:color="auto"/>
      </w:divBdr>
    </w:div>
    <w:div w:id="823274942">
      <w:bodyDiv w:val="1"/>
      <w:marLeft w:val="0"/>
      <w:marRight w:val="0"/>
      <w:marTop w:val="0"/>
      <w:marBottom w:val="0"/>
      <w:divBdr>
        <w:top w:val="none" w:sz="0" w:space="0" w:color="auto"/>
        <w:left w:val="none" w:sz="0" w:space="0" w:color="auto"/>
        <w:bottom w:val="none" w:sz="0" w:space="0" w:color="auto"/>
        <w:right w:val="none" w:sz="0" w:space="0" w:color="auto"/>
      </w:divBdr>
    </w:div>
    <w:div w:id="996688989">
      <w:bodyDiv w:val="1"/>
      <w:marLeft w:val="0"/>
      <w:marRight w:val="0"/>
      <w:marTop w:val="0"/>
      <w:marBottom w:val="0"/>
      <w:divBdr>
        <w:top w:val="none" w:sz="0" w:space="0" w:color="auto"/>
        <w:left w:val="none" w:sz="0" w:space="0" w:color="auto"/>
        <w:bottom w:val="none" w:sz="0" w:space="0" w:color="auto"/>
        <w:right w:val="none" w:sz="0" w:space="0" w:color="auto"/>
      </w:divBdr>
    </w:div>
    <w:div w:id="1265191047">
      <w:bodyDiv w:val="1"/>
      <w:marLeft w:val="0"/>
      <w:marRight w:val="0"/>
      <w:marTop w:val="0"/>
      <w:marBottom w:val="0"/>
      <w:divBdr>
        <w:top w:val="none" w:sz="0" w:space="0" w:color="auto"/>
        <w:left w:val="none" w:sz="0" w:space="0" w:color="auto"/>
        <w:bottom w:val="none" w:sz="0" w:space="0" w:color="auto"/>
        <w:right w:val="none" w:sz="0" w:space="0" w:color="auto"/>
      </w:divBdr>
    </w:div>
    <w:div w:id="1649240492">
      <w:bodyDiv w:val="1"/>
      <w:marLeft w:val="0"/>
      <w:marRight w:val="0"/>
      <w:marTop w:val="0"/>
      <w:marBottom w:val="0"/>
      <w:divBdr>
        <w:top w:val="none" w:sz="0" w:space="0" w:color="auto"/>
        <w:left w:val="none" w:sz="0" w:space="0" w:color="auto"/>
        <w:bottom w:val="none" w:sz="0" w:space="0" w:color="auto"/>
        <w:right w:val="none" w:sz="0" w:space="0" w:color="auto"/>
      </w:divBdr>
    </w:div>
    <w:div w:id="1823767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yperlink" Target="http://tinyurl.com/video-talkforlearning" TargetMode="External"/><Relationship Id="rId26" Type="http://schemas.openxmlformats.org/officeDocument/2006/relationships/hyperlink" Target="http://www.ase.org.uk/resources/scitutors/subject-knowledge/k42-forces-and-motion/" TargetMode="External"/><Relationship Id="rId3" Type="http://schemas.openxmlformats.org/officeDocument/2006/relationships/styles" Target="styles.xml"/><Relationship Id="rId21" Type="http://schemas.openxmlformats.org/officeDocument/2006/relationships/hyperlink" Target="http://tinyurl.com/kr-involvingal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creativecommons.org/licenses/by-sa/3.0/" TargetMode="External"/><Relationship Id="rId17" Type="http://schemas.openxmlformats.org/officeDocument/2006/relationships/image" Target="media/image4.png"/><Relationship Id="rId25" Type="http://schemas.openxmlformats.org/officeDocument/2006/relationships/hyperlink" Target="http://www.learningcenter.nsta.org/"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uca.open.ac.uk/owa/redir.aspx?C=MJOr2KlcLUuByArUC2BdSuHBd7G409EIO-gQsoBkAMa7QAygJ2TvqJfSIm0E6RDhxRqVinlyKJI.&amp;URL=http%3a%2f%2fwww.tess-india.edu.in%2f" TargetMode="External"/><Relationship Id="rId24" Type="http://schemas.openxmlformats.org/officeDocument/2006/relationships/hyperlink" Target="http://blossoms.mit.edu/" TargetMode="External"/><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www.open.edu/openlearn/openlearn/science-maths-technology/science/physics-and-astronomy/describing-motion-along-line/content-section-0" TargetMode="External"/><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www.tess-india.edu.in/" TargetMode="External"/><Relationship Id="rId14" Type="http://schemas.openxmlformats.org/officeDocument/2006/relationships/footer" Target="footer1.xml"/><Relationship Id="rId22" Type="http://schemas.openxmlformats.org/officeDocument/2006/relationships/hyperlink" Target="http://tinyurl.com/video-involvingall" TargetMode="External"/><Relationship Id="rId27" Type="http://schemas.openxmlformats.org/officeDocument/2006/relationships/hyperlink" Target="http://creativecommons.org/licenses/by-sa/3.0/" TargetMode="External"/><Relationship Id="rId30"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n887\AppData\Local\Microsoft\Windows\Temporary%20Internet%20Files\Content.MSO\9C6E3BF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ESS - India">
      <a:majorFont>
        <a:latin typeface="ApexSansBoldT"/>
        <a:ea typeface=""/>
        <a:cs typeface=""/>
      </a:majorFont>
      <a:minorFont>
        <a:latin typeface="ApexSansBook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A681A1-2E8C-4A1B-8355-FA0CAAD45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C6E3BF9.dotx</Template>
  <TotalTime>27</TotalTime>
  <Pages>13</Pages>
  <Words>5049</Words>
  <Characters>2878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www.TESS-India.edu.in</Company>
  <LinksUpToDate>false</LinksUpToDate>
  <CharactersWithSpaces>33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y.Nyaaba</dc:creator>
  <cp:lastModifiedBy>Michael.Collins</cp:lastModifiedBy>
  <cp:revision>10</cp:revision>
  <cp:lastPrinted>2014-05-22T08:25:00Z</cp:lastPrinted>
  <dcterms:created xsi:type="dcterms:W3CDTF">2014-11-17T07:33:00Z</dcterms:created>
  <dcterms:modified xsi:type="dcterms:W3CDTF">2016-01-12T17:03:00Z</dcterms:modified>
</cp:coreProperties>
</file>